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3782AC72" w:rsidR="003D553E" w:rsidRDefault="001C3264" w:rsidP="0051783F">
      <w:pPr>
        <w:spacing w:line="360" w:lineRule="auto"/>
        <w:rPr>
          <w:b/>
          <w:bCs/>
          <w:sz w:val="28"/>
          <w:szCs w:val="28"/>
        </w:rPr>
      </w:pPr>
      <w:r>
        <w:rPr>
          <w:b/>
          <w:bCs/>
          <w:sz w:val="28"/>
          <w:szCs w:val="28"/>
        </w:rPr>
        <w:t>Optimi</w:t>
      </w:r>
      <w:r w:rsidR="00F63071">
        <w:rPr>
          <w:b/>
          <w:bCs/>
          <w:sz w:val="28"/>
          <w:szCs w:val="28"/>
        </w:rPr>
        <w:t>sing</w:t>
      </w:r>
      <w:r>
        <w:rPr>
          <w:b/>
          <w:bCs/>
          <w:sz w:val="28"/>
          <w:szCs w:val="28"/>
        </w:rPr>
        <w:t xml:space="preserve"> an evolutionary experiment to evolve nitrogen</w:t>
      </w:r>
      <w:r w:rsidR="00F63071">
        <w:rPr>
          <w:b/>
          <w:bCs/>
          <w:sz w:val="28"/>
          <w:szCs w:val="28"/>
        </w:rPr>
        <w:t>-</w:t>
      </w:r>
      <w:r w:rsidR="002C0C3B">
        <w:rPr>
          <w:b/>
          <w:bCs/>
          <w:sz w:val="28"/>
          <w:szCs w:val="28"/>
        </w:rPr>
        <w:t>fixing legume</w:t>
      </w:r>
      <w:r w:rsidR="00C05874">
        <w:rPr>
          <w:b/>
          <w:bCs/>
          <w:sz w:val="28"/>
          <w:szCs w:val="28"/>
        </w:rPr>
        <w:t xml:space="preserve"> symbiosis </w:t>
      </w:r>
      <w:r>
        <w:rPr>
          <w:b/>
          <w:bCs/>
          <w:sz w:val="28"/>
          <w:szCs w:val="28"/>
        </w:rPr>
        <w:t xml:space="preserve">in </w:t>
      </w:r>
      <w:proofErr w:type="spellStart"/>
      <w:r w:rsidRPr="001C3264">
        <w:rPr>
          <w:b/>
          <w:bCs/>
          <w:i/>
          <w:iCs/>
          <w:sz w:val="28"/>
          <w:szCs w:val="28"/>
        </w:rPr>
        <w:t>Mesorhizobium</w:t>
      </w:r>
      <w:proofErr w:type="spellEnd"/>
      <w:r w:rsidRPr="001C3264">
        <w:rPr>
          <w:b/>
          <w:bCs/>
          <w:i/>
          <w:iCs/>
          <w:sz w:val="28"/>
          <w:szCs w:val="28"/>
        </w:rPr>
        <w:t xml:space="preserve"> </w:t>
      </w:r>
      <w:proofErr w:type="spellStart"/>
      <w:r w:rsidRPr="001C3264">
        <w:rPr>
          <w:b/>
          <w:bCs/>
          <w:i/>
          <w:iCs/>
          <w:sz w:val="28"/>
          <w:szCs w:val="28"/>
        </w:rPr>
        <w:t>australicum</w:t>
      </w:r>
      <w:proofErr w:type="spellEnd"/>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0A7B424B" w14:textId="77777777" w:rsidR="0051783F" w:rsidRDefault="0051783F" w:rsidP="0051783F">
      <w:pPr>
        <w:spacing w:line="360" w:lineRule="auto"/>
      </w:pPr>
    </w:p>
    <w:p w14:paraId="1C08D280" w14:textId="77777777" w:rsidR="00AB020F" w:rsidRDefault="00AB020F" w:rsidP="0051783F">
      <w:pPr>
        <w:spacing w:line="360" w:lineRule="auto"/>
        <w:rPr>
          <w:b/>
          <w:bCs/>
          <w:sz w:val="26"/>
          <w:szCs w:val="26"/>
        </w:rPr>
      </w:pPr>
    </w:p>
    <w:p w14:paraId="68098620" w14:textId="77777777" w:rsidR="00AB020F" w:rsidRDefault="00AB020F" w:rsidP="0051783F">
      <w:pPr>
        <w:spacing w:line="360" w:lineRule="auto"/>
        <w:rPr>
          <w:b/>
          <w:bCs/>
          <w:sz w:val="26"/>
          <w:szCs w:val="26"/>
        </w:rPr>
      </w:pPr>
    </w:p>
    <w:p w14:paraId="40E7C6AB" w14:textId="19803F4F" w:rsidR="00E35697" w:rsidRPr="00E35697" w:rsidRDefault="00E35697" w:rsidP="0051783F">
      <w:pPr>
        <w:spacing w:line="360" w:lineRule="auto"/>
        <w:rPr>
          <w:b/>
          <w:bCs/>
          <w:sz w:val="26"/>
          <w:szCs w:val="26"/>
        </w:rPr>
      </w:pPr>
      <w:r w:rsidRPr="00F9189C">
        <w:rPr>
          <w:b/>
          <w:bCs/>
          <w:sz w:val="26"/>
          <w:szCs w:val="26"/>
        </w:rPr>
        <w:t>Abstract</w:t>
      </w:r>
    </w:p>
    <w:p w14:paraId="247BDB99" w14:textId="64DF0B88" w:rsidR="00E35697" w:rsidRPr="00C54E54" w:rsidRDefault="00733B00" w:rsidP="0051783F">
      <w:pPr>
        <w:spacing w:line="360" w:lineRule="auto"/>
      </w:pPr>
      <w:proofErr w:type="spellStart"/>
      <w:r w:rsidRPr="00FA0899">
        <w:rPr>
          <w:i/>
          <w:iCs/>
        </w:rPr>
        <w:t>Mesorhizobia</w:t>
      </w:r>
      <w:proofErr w:type="spellEnd"/>
      <w:r w:rsidRPr="00FA0899">
        <w:t xml:space="preserve"> are soil bacteria able to establish a nitrogen-fixing symbiosis with legumes. During the symbiosis, </w:t>
      </w:r>
      <w:r w:rsidR="00644C75" w:rsidRPr="00FA0899">
        <w:t xml:space="preserve">they </w:t>
      </w:r>
      <w:r w:rsidRPr="00FA0899">
        <w:t>induce</w:t>
      </w:r>
      <w:r w:rsidR="00644C75" w:rsidRPr="00FA0899">
        <w:t xml:space="preserve"> </w:t>
      </w:r>
      <w:r w:rsidRPr="00FA0899">
        <w:t>formation of root nodules within which they fix atmospheric nitrogen and convert it to ammonia</w:t>
      </w:r>
      <w:r w:rsidR="0013120D" w:rsidRPr="00FA0899">
        <w:t>. This nitrogenous compound is</w:t>
      </w:r>
      <w:r w:rsidRPr="00FA0899">
        <w:t xml:space="preserve"> assimilated </w:t>
      </w:r>
      <w:r w:rsidR="0013120D" w:rsidRPr="00FA0899">
        <w:t xml:space="preserve">into the host legume where it acts as a biological fertilizer and promotes plant growth. </w:t>
      </w:r>
      <w:r w:rsidRPr="00FA0899">
        <w:t xml:space="preserve">In </w:t>
      </w:r>
      <w:proofErr w:type="spellStart"/>
      <w:r w:rsidR="00E1254B" w:rsidRPr="00FA0899">
        <w:rPr>
          <w:i/>
          <w:iCs/>
        </w:rPr>
        <w:t>M</w:t>
      </w:r>
      <w:r w:rsidRPr="00FA0899">
        <w:rPr>
          <w:i/>
          <w:iCs/>
        </w:rPr>
        <w:t>esorhizobia</w:t>
      </w:r>
      <w:proofErr w:type="spellEnd"/>
      <w:r w:rsidRPr="00FA0899">
        <w:t>, the genes that encode for such symbiosis are harboured by mobile genetic elements called integrative and conjugative elements (</w:t>
      </w:r>
      <w:proofErr w:type="spellStart"/>
      <w:r w:rsidRPr="00FA0899">
        <w:t>ICESyms</w:t>
      </w:r>
      <w:proofErr w:type="spellEnd"/>
      <w:r w:rsidRPr="00FA0899">
        <w:t xml:space="preserve">). Transfer of </w:t>
      </w:r>
      <w:proofErr w:type="spellStart"/>
      <w:r w:rsidRPr="00FA0899">
        <w:t>ICESyms</w:t>
      </w:r>
      <w:proofErr w:type="spellEnd"/>
      <w:r w:rsidRPr="00FA0899">
        <w:t xml:space="preserve"> into non-symbiotic </w:t>
      </w:r>
      <w:proofErr w:type="spellStart"/>
      <w:r w:rsidR="00E1254B" w:rsidRPr="00FA0899">
        <w:rPr>
          <w:i/>
          <w:iCs/>
        </w:rPr>
        <w:t>M</w:t>
      </w:r>
      <w:r w:rsidRPr="00FA0899">
        <w:rPr>
          <w:i/>
          <w:iCs/>
        </w:rPr>
        <w:t>esorhizobia</w:t>
      </w:r>
      <w:proofErr w:type="spellEnd"/>
      <w:r w:rsidRPr="00FA0899">
        <w:t xml:space="preserve"> can transform them in legume symbionts</w:t>
      </w:r>
      <w:r w:rsidR="00CC48E9" w:rsidRPr="00FA0899">
        <w:t xml:space="preserve">. </w:t>
      </w:r>
      <w:proofErr w:type="gramStart"/>
      <w:r w:rsidR="00CC48E9" w:rsidRPr="00FA0899">
        <w:t>H</w:t>
      </w:r>
      <w:r w:rsidRPr="00FA0899">
        <w:t>owever</w:t>
      </w:r>
      <w:proofErr w:type="gramEnd"/>
      <w:r w:rsidRPr="00FA0899">
        <w:t xml:space="preserve"> the acquisition of the </w:t>
      </w:r>
      <w:proofErr w:type="spellStart"/>
      <w:r w:rsidRPr="00FA0899">
        <w:t>ICESyms</w:t>
      </w:r>
      <w:proofErr w:type="spellEnd"/>
      <w:r w:rsidRPr="00FA0899">
        <w:t xml:space="preserve"> does not always transform the recipient in symbiont able to fix nitrogen</w:t>
      </w:r>
      <w:r w:rsidR="000F5E38" w:rsidRPr="00FA0899">
        <w:t xml:space="preserve">. </w:t>
      </w:r>
      <w:r w:rsidR="00A16759" w:rsidRPr="00FA0899">
        <w:t xml:space="preserve">This </w:t>
      </w:r>
      <w:r w:rsidR="00F63071" w:rsidRPr="00FA0899">
        <w:t>placement project</w:t>
      </w:r>
      <w:r w:rsidR="00A16759" w:rsidRPr="00FA0899">
        <w:t xml:space="preserve"> aim</w:t>
      </w:r>
      <w:r w:rsidR="00F63071" w:rsidRPr="00FA0899">
        <w:t xml:space="preserve">ed </w:t>
      </w:r>
      <w:r w:rsidR="00A16759" w:rsidRPr="00FA0899">
        <w:t>to optimise an evolutionary experiment t</w:t>
      </w:r>
      <w:r w:rsidR="00F63071" w:rsidRPr="00FA0899">
        <w:t>hat would attempt to</w:t>
      </w:r>
      <w:r w:rsidR="00A16759" w:rsidRPr="00FA0899">
        <w:t xml:space="preserve"> </w:t>
      </w:r>
      <w:r w:rsidR="00EE0E1E" w:rsidRPr="00FA0899">
        <w:t xml:space="preserve">evolve </w:t>
      </w:r>
      <w:r w:rsidR="00F63071" w:rsidRPr="00FA0899">
        <w:rPr>
          <w:i/>
          <w:iCs/>
        </w:rPr>
        <w:t>M</w:t>
      </w:r>
      <w:r w:rsidR="000F5E38" w:rsidRPr="00FA0899">
        <w:rPr>
          <w:i/>
          <w:iCs/>
        </w:rPr>
        <w:t>.</w:t>
      </w:r>
      <w:r w:rsidR="00E47B3D" w:rsidRPr="00FA0899">
        <w:rPr>
          <w:i/>
          <w:iCs/>
        </w:rPr>
        <w:t xml:space="preserve"> </w:t>
      </w:r>
      <w:proofErr w:type="spellStart"/>
      <w:r w:rsidR="00E47B3D" w:rsidRPr="0051783F">
        <w:rPr>
          <w:i/>
          <w:iCs/>
        </w:rPr>
        <w:t>australicum</w:t>
      </w:r>
      <w:proofErr w:type="spellEnd"/>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w:t>
      </w:r>
      <w:r w:rsidR="00F63071">
        <w:t xml:space="preserve">to </w:t>
      </w:r>
      <w:r w:rsidR="00765166">
        <w:t>fix</w:t>
      </w:r>
      <w:r w:rsidR="00162262">
        <w:t xml:space="preserve"> nitrogen</w:t>
      </w:r>
      <w:r w:rsidR="00EE0E1E">
        <w:t xml:space="preserve"> and become a </w:t>
      </w:r>
      <w:r w:rsidR="00F63071">
        <w:t xml:space="preserve">successful </w:t>
      </w:r>
      <w:r w:rsidR="00085CBB">
        <w:t xml:space="preserve">symbiont of various </w:t>
      </w:r>
      <w:r w:rsidR="00085CBB" w:rsidRPr="00162262">
        <w:t xml:space="preserve">Lotus </w:t>
      </w:r>
      <w:r w:rsidR="00162262">
        <w:t>legumes</w:t>
      </w:r>
      <w:r w:rsidR="00F63071">
        <w:t xml:space="preserve">. </w:t>
      </w:r>
      <w:r w:rsidR="00077BC8">
        <w:t xml:space="preserve">During this project, different species of </w:t>
      </w:r>
      <w:r w:rsidR="00077BC8" w:rsidRPr="00E1254B">
        <w:rPr>
          <w:i/>
          <w:iCs/>
        </w:rPr>
        <w:t>Lotus</w:t>
      </w:r>
      <w:r w:rsidR="00077BC8">
        <w:t xml:space="preserve"> were inoculated with BR1-1-5xICE</w:t>
      </w:r>
      <w:r w:rsidR="00077BC8" w:rsidRPr="008F0804">
        <w:rPr>
          <w:i/>
          <w:iCs/>
        </w:rPr>
        <w:t>Ml</w:t>
      </w:r>
      <w:r w:rsidR="00077BC8" w:rsidRPr="008F0804">
        <w:t>Sym</w:t>
      </w:r>
      <w:r w:rsidR="00077BC8">
        <w:t xml:space="preserve">, and the quality of the symbiosis was assessed </w:t>
      </w:r>
      <w:r w:rsidR="00C54E54">
        <w:t xml:space="preserve">by </w:t>
      </w:r>
      <w:r w:rsidR="00077BC8">
        <w:t xml:space="preserve">counting the number of nodules produced and </w:t>
      </w:r>
      <w:r w:rsidR="00C54E54">
        <w:t xml:space="preserve">weighing shoots to assess </w:t>
      </w:r>
      <w:r w:rsidR="00077BC8">
        <w:t>plant growth</w:t>
      </w:r>
      <w:r w:rsidR="00D947C2">
        <w:t xml:space="preserve">. Nodules </w:t>
      </w:r>
      <w:r w:rsidR="00F63071">
        <w:t xml:space="preserve">were then crushed into suspension to </w:t>
      </w:r>
      <w:r w:rsidR="000112B6">
        <w:t xml:space="preserve">recover the </w:t>
      </w:r>
      <w:r w:rsidR="00716262">
        <w:t>s</w:t>
      </w:r>
      <w:r w:rsidR="000112B6">
        <w:t xml:space="preserve">ymbionts for further rounds of evolution. </w:t>
      </w:r>
      <w:r w:rsidR="00685908">
        <w:rPr>
          <w:i/>
          <w:iCs/>
        </w:rPr>
        <w:t xml:space="preserve">L. rectus </w:t>
      </w:r>
      <w:r w:rsidR="00685908">
        <w:t xml:space="preserve">Tas2206 was most receptive to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Sym</w:t>
      </w:r>
      <w:r w:rsidR="00F63071">
        <w:t xml:space="preserve"> symbiosis</w:t>
      </w:r>
      <w:r w:rsidR="00685908">
        <w:t xml:space="preserve">, whereas </w:t>
      </w:r>
      <w:r w:rsidR="00685908">
        <w:rPr>
          <w:i/>
          <w:iCs/>
        </w:rPr>
        <w:t xml:space="preserve">L. australis </w:t>
      </w:r>
      <w:r w:rsidR="00685908">
        <w:t xml:space="preserve">ID#3 and </w:t>
      </w:r>
      <w:r w:rsidR="00685908">
        <w:rPr>
          <w:i/>
          <w:iCs/>
        </w:rPr>
        <w:t xml:space="preserve">L. </w:t>
      </w:r>
      <w:proofErr w:type="spellStart"/>
      <w:r w:rsidR="00685908">
        <w:rPr>
          <w:i/>
          <w:iCs/>
        </w:rPr>
        <w:t>uliginosus</w:t>
      </w:r>
      <w:proofErr w:type="spellEnd"/>
      <w:r w:rsidR="00685908">
        <w:rPr>
          <w:i/>
          <w:iCs/>
        </w:rPr>
        <w:t xml:space="preserve"> </w:t>
      </w:r>
      <w:r w:rsidR="00685908">
        <w:t xml:space="preserve">GLOC005 displayed little-to-no success. </w:t>
      </w:r>
      <w:r w:rsidR="00716262">
        <w:t xml:space="preserve">Although </w:t>
      </w:r>
      <w:r w:rsidR="00716262" w:rsidRPr="00907D7A">
        <w:rPr>
          <w:i/>
          <w:iCs/>
        </w:rPr>
        <w:t>L. rectus</w:t>
      </w:r>
      <w:r w:rsidR="00716262">
        <w:t xml:space="preserve"> produced pink nodules, usually indicative of nitrogen fixation, </w:t>
      </w:r>
      <w:r w:rsidR="00F63071">
        <w:t xml:space="preserve">One-Way ANOVA displayed that this </w:t>
      </w:r>
      <w:r w:rsidR="00685908">
        <w:t xml:space="preserve">was not correlated with </w:t>
      </w:r>
      <w:r w:rsidR="00716262">
        <w:t xml:space="preserve">a </w:t>
      </w:r>
      <w:r w:rsidR="00685908">
        <w:t xml:space="preserve">change in biomass. Of the three </w:t>
      </w:r>
      <w:r w:rsidR="00685908" w:rsidRPr="00235CF9">
        <w:t>Lotus</w:t>
      </w:r>
      <w:r w:rsidR="00685908">
        <w:rPr>
          <w:i/>
          <w:iCs/>
        </w:rPr>
        <w:t xml:space="preserve"> </w:t>
      </w:r>
      <w:r w:rsidR="004441D4">
        <w:t>species</w:t>
      </w:r>
      <w:r w:rsidR="00685908">
        <w:t xml:space="preserve"> assayed, </w:t>
      </w:r>
      <w:r w:rsidR="00685908">
        <w:rPr>
          <w:i/>
          <w:iCs/>
        </w:rPr>
        <w:t xml:space="preserve">L. rectus </w:t>
      </w:r>
      <w:r w:rsidR="00685908">
        <w:t xml:space="preserve">Tas2206 appears to be the most promising candidate with which to pursue the </w:t>
      </w:r>
      <w:r w:rsidR="00685908">
        <w:rPr>
          <w:i/>
          <w:iCs/>
        </w:rPr>
        <w:t xml:space="preserve">M. </w:t>
      </w:r>
      <w:proofErr w:type="spellStart"/>
      <w:r w:rsidR="00685908">
        <w:rPr>
          <w:i/>
          <w:iCs/>
        </w:rPr>
        <w:t>australicum</w:t>
      </w:r>
      <w:proofErr w:type="spellEnd"/>
      <w:r w:rsidR="00685908">
        <w:rPr>
          <w:i/>
          <w:iCs/>
        </w:rPr>
        <w:t xml:space="preserve"> </w:t>
      </w:r>
      <w:r w:rsidR="00685908">
        <w:t>BR1-1-5xICE</w:t>
      </w:r>
      <w:r w:rsidR="00685908">
        <w:rPr>
          <w:i/>
          <w:iCs/>
        </w:rPr>
        <w:t>Ml</w:t>
      </w:r>
      <w:r w:rsidR="00685908">
        <w:t xml:space="preserve">Sym evolutionary experiment.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w:t>
      </w:r>
      <w:r w:rsidR="00D34E35">
        <w:rPr>
          <w:lang w:val="en-GB"/>
        </w:rPr>
        <w:t xml:space="preserve"> (IME) of interest</w:t>
      </w:r>
      <w:r w:rsidR="00FA0899">
        <w:rPr>
          <w:lang w:val="en-GB"/>
        </w:rPr>
        <w:t xml:space="preserve"> present in two </w:t>
      </w:r>
      <w:r w:rsidR="00FA0899" w:rsidRPr="00907D7A">
        <w:rPr>
          <w:i/>
          <w:iCs/>
          <w:lang w:val="en-GB"/>
        </w:rPr>
        <w:t>Pseudomonas</w:t>
      </w:r>
      <w:r w:rsidR="00FA0899">
        <w:rPr>
          <w:lang w:val="en-GB"/>
        </w:rPr>
        <w:t xml:space="preserve"> isolates</w:t>
      </w:r>
      <w:r w:rsidR="00D34E35">
        <w:rPr>
          <w:lang w:val="en-GB"/>
        </w:rPr>
        <w:t xml:space="preserve">. </w:t>
      </w:r>
      <w:r w:rsidR="00F9189C">
        <w:t xml:space="preserve">However, the Cu minimum inhibitory concentration (MIC) assay involving </w:t>
      </w:r>
      <w:r w:rsidR="00F63071">
        <w:t xml:space="preserve">various </w:t>
      </w:r>
      <w:r w:rsidR="00F9189C">
        <w:rPr>
          <w:i/>
          <w:iCs/>
        </w:rPr>
        <w:t>Pseudomonas</w:t>
      </w:r>
      <w:r w:rsidR="00F9189C">
        <w:t xml:space="preserve"> </w:t>
      </w:r>
      <w:r w:rsidR="00F63071">
        <w:t>spp</w:t>
      </w:r>
      <w:r w:rsidR="00F9189C">
        <w:t xml:space="preserve">. displayed no increase in Cu MIC for the positive </w:t>
      </w:r>
      <w:r w:rsidR="00F63071">
        <w:t xml:space="preserve">IME-carrying </w:t>
      </w:r>
      <w:r w:rsidR="00F9189C">
        <w:t xml:space="preserve">controls. As such, Cu resistance is </w:t>
      </w:r>
      <w:r w:rsidR="00F63071">
        <w:t xml:space="preserve">an </w:t>
      </w:r>
      <w:r w:rsidR="00F9189C">
        <w:t xml:space="preserve">unreliable </w:t>
      </w:r>
      <w:r w:rsidR="00F63071">
        <w:t xml:space="preserve">indicator of the IME </w:t>
      </w:r>
      <w:r w:rsidR="00FA0899">
        <w:t>presence,</w:t>
      </w:r>
      <w:r w:rsidR="00F63071">
        <w:t xml:space="preserve"> </w:t>
      </w:r>
      <w:r w:rsidR="00F9189C">
        <w:t xml:space="preserve">and a different selection marker must be investigated.  </w:t>
      </w:r>
    </w:p>
    <w:p w14:paraId="62A4B3E6" w14:textId="77777777" w:rsidR="00AB020F" w:rsidRDefault="00AB020F" w:rsidP="0051783F">
      <w:pPr>
        <w:spacing w:line="360" w:lineRule="auto"/>
        <w:rPr>
          <w:b/>
          <w:bCs/>
          <w:sz w:val="26"/>
          <w:szCs w:val="26"/>
        </w:rPr>
      </w:pPr>
    </w:p>
    <w:p w14:paraId="42003BCC" w14:textId="77777777" w:rsidR="00AB020F" w:rsidRDefault="00AB020F" w:rsidP="0051783F">
      <w:pPr>
        <w:spacing w:line="360" w:lineRule="auto"/>
        <w:rPr>
          <w:b/>
          <w:bCs/>
          <w:sz w:val="26"/>
          <w:szCs w:val="26"/>
        </w:rPr>
      </w:pPr>
    </w:p>
    <w:p w14:paraId="772CC1B3" w14:textId="783D4C4A" w:rsidR="0051783F" w:rsidRDefault="0051783F" w:rsidP="0051783F">
      <w:pPr>
        <w:spacing w:line="360" w:lineRule="auto"/>
        <w:rPr>
          <w:b/>
          <w:bCs/>
          <w:sz w:val="26"/>
          <w:szCs w:val="26"/>
        </w:rPr>
      </w:pPr>
      <w:r>
        <w:rPr>
          <w:b/>
          <w:bCs/>
          <w:sz w:val="26"/>
          <w:szCs w:val="26"/>
        </w:rPr>
        <w:t>Introduction</w:t>
      </w:r>
    </w:p>
    <w:p w14:paraId="297D9743" w14:textId="1E80A35D" w:rsidR="003E0EBF" w:rsidRDefault="0051783F" w:rsidP="0051783F">
      <w:pPr>
        <w:spacing w:line="360" w:lineRule="auto"/>
      </w:pPr>
      <w:r w:rsidRPr="0051783F">
        <w:lastRenderedPageBreak/>
        <w:t>For my half-semester placement, I work</w:t>
      </w:r>
      <w:r>
        <w:t xml:space="preserve">ed </w:t>
      </w:r>
      <w:r w:rsidRPr="0051783F">
        <w:t>under Dr Elena Colombi</w:t>
      </w:r>
      <w:r w:rsidR="00AB020F">
        <w:t>’s supervision</w:t>
      </w:r>
      <w:r w:rsidRPr="0051783F">
        <w:t xml:space="preserve">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p>
    <w:p w14:paraId="171F4435" w14:textId="6075619A" w:rsidR="00C90D7D" w:rsidRDefault="0051783F" w:rsidP="0051783F">
      <w:pPr>
        <w:spacing w:line="360" w:lineRule="auto"/>
      </w:pPr>
      <w:r w:rsidRPr="0051783F">
        <w:t xml:space="preserve">This project ultimately aims to identify the influence of </w:t>
      </w:r>
      <w:r w:rsidR="008D7916">
        <w:t xml:space="preserve">the </w:t>
      </w:r>
      <w:r w:rsidRPr="0051783F">
        <w:t>genetic background o</w:t>
      </w:r>
      <w:r w:rsidR="00F63071">
        <w:t>f</w:t>
      </w:r>
      <w:r w:rsidRPr="0051783F">
        <w:t xml:space="preserve"> </w:t>
      </w:r>
      <w:proofErr w:type="spellStart"/>
      <w:r w:rsidR="008D7916">
        <w:rPr>
          <w:i/>
          <w:iCs/>
        </w:rPr>
        <w:t>Mesorhizobia</w:t>
      </w:r>
      <w:r w:rsidRPr="0051783F">
        <w:t>’s</w:t>
      </w:r>
      <w:proofErr w:type="spellEnd"/>
      <w:r w:rsidRPr="0051783F">
        <w:t xml:space="preserve"> ability to</w:t>
      </w:r>
      <w:r w:rsidR="00FD14A8">
        <w:t xml:space="preserve"> ability to fix nitrogen in symbiosis with legume</w:t>
      </w:r>
      <w:r w:rsidRPr="0051783F">
        <w:t>.</w:t>
      </w:r>
      <w:r w:rsidR="00400658">
        <w:t xml:space="preserve"> </w:t>
      </w:r>
      <w:r w:rsidR="00CA7969">
        <w:t xml:space="preserve">A symbiosis </w:t>
      </w:r>
      <w:r w:rsidR="00291E11">
        <w:t xml:space="preserve">between </w:t>
      </w:r>
      <w:r w:rsidR="00A40A9D">
        <w:t xml:space="preserve">a rhizobia </w:t>
      </w:r>
      <w:r w:rsidR="00291E11">
        <w:t xml:space="preserve">and </w:t>
      </w:r>
      <w:r w:rsidR="002A5D0B">
        <w:t>legume</w:t>
      </w:r>
      <w:r w:rsidR="00A40A9D">
        <w:t>s</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w:t>
      </w:r>
      <w:r w:rsidR="00965503">
        <w:t xml:space="preserve">Inside the nodules, </w:t>
      </w:r>
      <w:r w:rsidR="00F80094">
        <w:t xml:space="preserve">the bacteria and </w:t>
      </w:r>
      <w:r w:rsidR="00AB4184">
        <w:t xml:space="preserve">plant exchange nutrients </w:t>
      </w:r>
      <w:r w:rsidR="00F63071">
        <w:t xml:space="preserve">with </w:t>
      </w:r>
      <w:r w:rsidR="00AB4184">
        <w:t xml:space="preserve">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w:t>
      </w:r>
      <w:r w:rsidR="00F63071">
        <w:t>This fixed nitrogen</w:t>
      </w:r>
      <w:r w:rsidR="006964B2">
        <w:t xml:space="preserve"> </w:t>
      </w:r>
      <w:r w:rsidR="00736A08">
        <w:t xml:space="preserve">is akin to a “biological fertiliser” that benefits the growth and development of the host </w:t>
      </w:r>
      <w:r w:rsidR="00F63071">
        <w:t>legume</w:t>
      </w:r>
      <w:r w:rsidR="00736A08">
        <w:t>.</w:t>
      </w:r>
    </w:p>
    <w:p w14:paraId="3C4F8E67" w14:textId="02D052B0" w:rsidR="003546B5"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are horizontally transmissible element</w:t>
      </w:r>
      <w:r w:rsidR="003546B5">
        <w:t>s that can shuttle genes between different host bacteria</w:t>
      </w:r>
      <w:r w:rsidR="003546B5">
        <w:fldChar w:fldCharType="begin"/>
      </w:r>
      <w:r w:rsidR="003546B5">
        <w:instrText xml:space="preserve"> ADDIN ZOTERO_ITEM CSL_CITATION {"citationID":"qbE6a1Vm","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3546B5">
        <w:fldChar w:fldCharType="separate"/>
      </w:r>
      <w:r w:rsidR="003546B5" w:rsidRPr="003546B5">
        <w:rPr>
          <w:vertAlign w:val="superscript"/>
        </w:rPr>
        <w:t>2</w:t>
      </w:r>
      <w:r w:rsidR="003546B5">
        <w:fldChar w:fldCharType="end"/>
      </w:r>
      <w:r w:rsidR="003546B5">
        <w:t xml:space="preserve">. They differ from other transmissible elements in the that they are not only </w:t>
      </w:r>
      <w:r w:rsidR="00511CFF">
        <w:t xml:space="preserve">capable of </w:t>
      </w:r>
      <w:r w:rsidR="004F31FC">
        <w:t xml:space="preserve">integrating into a chromosome for passive replication, </w:t>
      </w:r>
      <w:r w:rsidR="003546B5">
        <w:t xml:space="preserve">but also possess sequences </w:t>
      </w:r>
      <w:r w:rsidR="00F63071">
        <w:t>encod</w:t>
      </w:r>
      <w:r w:rsidR="003546B5">
        <w:t>ing</w:t>
      </w:r>
      <w:r w:rsidR="00F63071">
        <w:t xml:space="preserve"> their</w:t>
      </w:r>
      <w:r w:rsidR="004F31FC">
        <w:t xml:space="preserve"> </w:t>
      </w:r>
      <w:r w:rsidR="00F63071">
        <w:t xml:space="preserve">own </w:t>
      </w:r>
      <w:r w:rsidR="004F31FC">
        <w:t>self-excision</w:t>
      </w:r>
      <w:r w:rsidR="003546B5">
        <w:t>, as well as that encode for the synthesis</w:t>
      </w:r>
      <w:r w:rsidR="004F31FC">
        <w:t xml:space="preserve"> </w:t>
      </w:r>
      <w:r w:rsidR="003546B5">
        <w:t xml:space="preserve">of </w:t>
      </w:r>
      <w:r w:rsidR="004F31FC">
        <w:t>conjugati</w:t>
      </w:r>
      <w:r w:rsidR="003546B5">
        <w:t>ve infrastructure</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w:t>
      </w:r>
      <w:r w:rsidR="00C96FD0">
        <w:t xml:space="preserve">In </w:t>
      </w:r>
      <w:proofErr w:type="spellStart"/>
      <w:r w:rsidR="00C96FD0" w:rsidRPr="00C96FD0">
        <w:rPr>
          <w:i/>
          <w:iCs/>
        </w:rPr>
        <w:t>Mesorhiziobia</w:t>
      </w:r>
      <w:proofErr w:type="spellEnd"/>
      <w:r w:rsidR="00C96FD0">
        <w:t>, the gene encoding for the nitrogen-fixing symbiosis with legumes are encoded on ICEs</w:t>
      </w:r>
      <w:r w:rsidR="00F37F44">
        <w:fldChar w:fldCharType="begin"/>
      </w:r>
      <w:r w:rsidR="00F37F44">
        <w:instrText xml:space="preserve"> ADDIN ZOTERO_ITEM CSL_CITATION {"citationID":"ox3AlWzZ","properties":{"formattedCitation":"\\super 3\\nosupersub{}","plainCitation":"3","noteIndex":0},"citationItems":[{"id":27,"uris":["http://zotero.org/users/16656036/items/S295B85V"],"itemData":{"id":27,"type":"article-journal","abstract":"Members of the Mesorhizobium genus are soil bacteria that often form nitrogen-fixing symbioses with legumes. Most characterised Mesorhizobium spp. genomes are ~8 Mb in size and harbour extensive pangenomes including large integrative and conjugative elements (ICEs) carrying genes required for symbiosis (ICESyms). Here, we document and compare the conjugative mobilome of 41 complete Mesorhizobium genomes. We delineated 56 ICEs and 24 integrative and mobilizable elements (IMEs) collectively occupying 16 distinct integration sites, along with 24 plasmids. We also demonstrated horizontal transfer of the largest (853,775 bp) documented ICE, the tripartite ICEMspSymAA22. The conjugation systems of all identified ICEs and several plasmids were related to those of the paradigm ICESym ICEMlSymR7A, with each carrying conserved genes for conjugative pilus formation (trb), excision (rdfS), DNA transfer (rlxS) and regulation (fseA). ICESyms have likely evolved from a common ancestor, despite occupying a variety of distinct integration sites and specifying symbiosis with diverse legumes. We found extensive evidence for recombination between ICEs and particularly ICESyms, which all uniquely lack the conjugation entry-exclusion factor gene trbK. Frequent duplication, replacement and pseudogenization of genes for quorum-sensing-mediated activation and antiactivation of ICE transfer suggests ICE transfer regulation is constantly evolving. Pangenome-wide association analysis of the ICE identified genes potentially involved in symbiosis, rhizosphere colonisation and/or adaptation to distinct legume hosts. In summary, the Mesorhizobium genus has accumulated a large and dynamic pangenome that evolves through ongoing horizontal gene transfer of large conjugative elements related to ICEMlSymR7A.","container-title":"Microbial Genomics","DOI":"10.1099/mgen.0.000657","ISSN":"2057-5858","issue":"10","note":"publisher: Microbiology Society,","page":"000657","source":"Microbiology Society Journals","title":"Comparative analysis of integrative and conjugative mobile genetic elements in the genus Mesorhizobium","volume":"7","author":[{"family":"Colombi","given":"Elena"},{"family":"Perry","given":"Benjamin J."},{"family":"Sullivan","given":"John T."},{"family":"Bekuma","given":"Amanuel A."},{"family":"Terpolilli","given":"Jason J."},{"family":"Ronson","given":"Clive W."},{"family":"Ramsay","given":"Joshua P."}],"issued":{"date-parts":[["2021"]]}}}],"schema":"https://github.com/citation-style-language/schema/raw/master/csl-citation.json"} </w:instrText>
      </w:r>
      <w:r w:rsidR="00F37F44">
        <w:fldChar w:fldCharType="separate"/>
      </w:r>
      <w:r w:rsidR="00F37F44" w:rsidRPr="00F37F44">
        <w:rPr>
          <w:vertAlign w:val="superscript"/>
        </w:rPr>
        <w:t>3</w:t>
      </w:r>
      <w:r w:rsidR="00F37F44">
        <w:fldChar w:fldCharType="end"/>
      </w:r>
      <w:r w:rsidR="00C96FD0">
        <w:t xml:space="preserve">. </w:t>
      </w:r>
      <w:r w:rsidR="00707927">
        <w:t>Dr Colombi’s previous work on</w:t>
      </w:r>
      <w:r w:rsidR="00813F64">
        <w:t xml:space="preserve"> symbiosis ICEs (</w:t>
      </w:r>
      <w:proofErr w:type="spellStart"/>
      <w:r w:rsidR="00813F64">
        <w:t>I</w:t>
      </w:r>
      <w:r w:rsidR="00707927">
        <w:t>CE</w:t>
      </w:r>
      <w:r w:rsidR="00707927" w:rsidRPr="008F0804">
        <w:t>Sym</w:t>
      </w:r>
      <w:r w:rsidR="00813F64">
        <w:t>s</w:t>
      </w:r>
      <w:proofErr w:type="spellEnd"/>
      <w:r w:rsidR="00813F64">
        <w:t>)</w:t>
      </w:r>
      <w:r w:rsidR="003546B5">
        <w:t xml:space="preserve"> </w:t>
      </w:r>
      <w:r w:rsidR="00707927">
        <w:t xml:space="preserve">displayed </w:t>
      </w:r>
      <w:r w:rsidR="00C22BA0">
        <w:t>that</w:t>
      </w:r>
      <w:r w:rsidR="009909B8">
        <w:t xml:space="preserve"> </w:t>
      </w:r>
      <w:proofErr w:type="spellStart"/>
      <w:r w:rsidR="002B19B9">
        <w:t>ICESym</w:t>
      </w:r>
      <w:proofErr w:type="spellEnd"/>
      <w:r w:rsidR="00C22BA0">
        <w:t xml:space="preserve"> acquisition can evolve non-symbiotic </w:t>
      </w:r>
      <w:proofErr w:type="spellStart"/>
      <w:r w:rsidR="00C22BA0">
        <w:rPr>
          <w:i/>
          <w:iCs/>
        </w:rPr>
        <w:t>Mesorhizobium</w:t>
      </w:r>
      <w:proofErr w:type="spellEnd"/>
      <w:r w:rsidR="00C22BA0">
        <w:rPr>
          <w:i/>
          <w:iCs/>
        </w:rPr>
        <w:t xml:space="preserve"> </w:t>
      </w:r>
      <w:r w:rsidR="00C22BA0">
        <w:t>spp. into nitrogen-fixing symbionts</w:t>
      </w:r>
      <w:r w:rsidR="00C22BA0">
        <w:fldChar w:fldCharType="begin"/>
      </w:r>
      <w:r w:rsidR="00F37F44">
        <w:instrText xml:space="preserve"> ADDIN ZOTERO_ITEM CSL_CITATION {"citationID":"xXfgQCe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F37F44" w:rsidRPr="00F37F44">
        <w:rPr>
          <w:vertAlign w:val="superscript"/>
        </w:rPr>
        <w:t>4</w:t>
      </w:r>
      <w:r w:rsidR="00C22BA0">
        <w:fldChar w:fldCharType="end"/>
      </w:r>
      <w:r w:rsidR="00C22BA0">
        <w:t>.</w:t>
      </w:r>
      <w:r w:rsidR="009909B8">
        <w:t xml:space="preserve"> However, </w:t>
      </w:r>
      <w:r w:rsidR="007F218A">
        <w:t xml:space="preserve">this is not true for all non-symbiotic </w:t>
      </w:r>
      <w:proofErr w:type="spellStart"/>
      <w:r w:rsidR="007F218A">
        <w:rPr>
          <w:i/>
          <w:iCs/>
        </w:rPr>
        <w:t>Mesorhizobium</w:t>
      </w:r>
      <w:proofErr w:type="spellEnd"/>
      <w:r w:rsidR="007F218A">
        <w:rPr>
          <w:i/>
          <w:iCs/>
        </w:rPr>
        <w:t xml:space="preserve"> </w:t>
      </w:r>
      <w:proofErr w:type="gramStart"/>
      <w:r w:rsidR="007F218A">
        <w:t>spp.</w:t>
      </w:r>
      <w:r w:rsidR="004D5998">
        <w:t>.</w:t>
      </w:r>
      <w:proofErr w:type="gramEnd"/>
      <w:r w:rsidR="004D5998">
        <w:t xml:space="preserve">  One such example is the Australian soil bacteria, </w:t>
      </w:r>
      <w:r w:rsidR="004D5998" w:rsidRPr="0051783F">
        <w:rPr>
          <w:i/>
          <w:iCs/>
        </w:rPr>
        <w:t>M</w:t>
      </w:r>
      <w:r w:rsidR="007C772F">
        <w:rPr>
          <w:i/>
          <w:iCs/>
        </w:rPr>
        <w:t>.</w:t>
      </w:r>
      <w:r w:rsidR="004D5998" w:rsidRPr="0051783F">
        <w:rPr>
          <w:i/>
          <w:iCs/>
        </w:rPr>
        <w:t xml:space="preserve"> </w:t>
      </w:r>
      <w:proofErr w:type="spellStart"/>
      <w:r w:rsidR="004D5998" w:rsidRPr="0051783F">
        <w:rPr>
          <w:i/>
          <w:iCs/>
        </w:rPr>
        <w:t>australicum</w:t>
      </w:r>
      <w:proofErr w:type="spellEnd"/>
      <w:r w:rsidR="004D5998">
        <w:rPr>
          <w:i/>
          <w:iCs/>
        </w:rPr>
        <w:t xml:space="preserve"> </w:t>
      </w:r>
      <w:r w:rsidR="004D5998">
        <w:t>BR1-1-5</w:t>
      </w:r>
      <w:r w:rsidR="00C90D7D">
        <w:fldChar w:fldCharType="begin"/>
      </w:r>
      <w:r w:rsidR="00F37F44">
        <w:instrText xml:space="preserve"> ADDIN ZOTERO_ITEM CSL_CITATION {"citationID":"fBrrNYN6","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F37F44" w:rsidRPr="00F37F44">
        <w:rPr>
          <w:vertAlign w:val="superscript"/>
        </w:rPr>
        <w:t>4</w:t>
      </w:r>
      <w:r w:rsidR="00C90D7D">
        <w:fldChar w:fldCharType="end"/>
      </w:r>
      <w:r w:rsidR="003546B5">
        <w:t xml:space="preserve">. </w:t>
      </w:r>
    </w:p>
    <w:p w14:paraId="1BCEF6B7" w14:textId="6F5B55C3" w:rsidR="00707927" w:rsidRPr="008B79EC" w:rsidRDefault="003546B5" w:rsidP="0051783F">
      <w:pPr>
        <w:spacing w:line="360" w:lineRule="auto"/>
      </w:pPr>
      <w:r>
        <w:t xml:space="preserve">While </w:t>
      </w:r>
      <w:r w:rsidR="007C772F" w:rsidRPr="0051783F">
        <w:rPr>
          <w:i/>
          <w:iCs/>
        </w:rPr>
        <w:t>M</w:t>
      </w:r>
      <w:r w:rsidR="007C772F">
        <w:rPr>
          <w:i/>
          <w:iCs/>
        </w:rPr>
        <w:t>.</w:t>
      </w:r>
      <w:r w:rsidR="007C772F" w:rsidRPr="0051783F">
        <w:rPr>
          <w:i/>
          <w:iCs/>
        </w:rPr>
        <w:t xml:space="preserve"> </w:t>
      </w:r>
      <w:proofErr w:type="spellStart"/>
      <w:r w:rsidR="007C772F" w:rsidRPr="0051783F">
        <w:rPr>
          <w:i/>
          <w:iCs/>
        </w:rPr>
        <w:t>australicum</w:t>
      </w:r>
      <w:proofErr w:type="spellEnd"/>
      <w:r w:rsidR="007C772F">
        <w:rPr>
          <w:i/>
          <w:iCs/>
        </w:rPr>
        <w:t xml:space="preserve"> </w:t>
      </w:r>
      <w:r w:rsidR="007C772F">
        <w:t>BR1-1-5xICE</w:t>
      </w:r>
      <w:r w:rsidR="007C772F" w:rsidRPr="008F0804">
        <w:rPr>
          <w:i/>
          <w:iCs/>
        </w:rPr>
        <w:t>Ml</w:t>
      </w:r>
      <w:r w:rsidR="007C772F" w:rsidRPr="008F0804">
        <w:t>Sym</w:t>
      </w:r>
      <w:r w:rsidR="007C772F">
        <w:t xml:space="preserve"> was unable to</w:t>
      </w:r>
      <w:r w:rsidR="001340FA">
        <w:t xml:space="preserve"> </w:t>
      </w:r>
      <w:r w:rsidR="00D13503">
        <w:t xml:space="preserve">fix nitrogen after the acquisition of the </w:t>
      </w:r>
      <w:r w:rsidR="001340FA">
        <w:t>ICE</w:t>
      </w:r>
      <w:r w:rsidR="001340FA" w:rsidRPr="008F0804">
        <w:t>Sym</w:t>
      </w:r>
      <w:r w:rsidR="001340FA">
        <w:fldChar w:fldCharType="begin"/>
      </w:r>
      <w:r w:rsidR="00F37F44">
        <w:instrText xml:space="preserve"> ADDIN ZOTERO_ITEM CSL_CITATION {"citationID":"GLiBYxTV","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F37F44" w:rsidRPr="00F37F44">
        <w:rPr>
          <w:vertAlign w:val="superscript"/>
        </w:rPr>
        <w:t>4</w:t>
      </w:r>
      <w:r w:rsidR="001340FA">
        <w:fldChar w:fldCharType="end"/>
      </w:r>
      <w:r>
        <w:t xml:space="preserve">, </w:t>
      </w:r>
      <w:r w:rsidR="008705FF">
        <w:t xml:space="preserve">Dr Colombi’s previous work indicates that a </w:t>
      </w:r>
      <w:proofErr w:type="spellStart"/>
      <w:r w:rsidR="008705FF">
        <w:rPr>
          <w:i/>
          <w:iCs/>
        </w:rPr>
        <w:t>Mesorhizobium</w:t>
      </w:r>
      <w:r w:rsidR="008705FF">
        <w:t>’s</w:t>
      </w:r>
      <w:proofErr w:type="spellEnd"/>
      <w:r w:rsidR="008705FF">
        <w:t xml:space="preserve"> genetic background may influence its ability to utilise genes of the </w:t>
      </w:r>
      <w:proofErr w:type="spellStart"/>
      <w:r w:rsidR="008705FF">
        <w:t>ICE</w:t>
      </w:r>
      <w:r w:rsidR="008705FF" w:rsidRPr="008F0804">
        <w:rPr>
          <w:i/>
          <w:iCs/>
        </w:rPr>
        <w:t>Ml</w:t>
      </w:r>
      <w:r w:rsidR="008705FF" w:rsidRPr="008F0804">
        <w:t>Sym</w:t>
      </w:r>
      <w:proofErr w:type="spellEnd"/>
      <w:r w:rsidR="008705FF">
        <w:t>. This placement project aim</w:t>
      </w:r>
      <w:r>
        <w:t xml:space="preserve">ed </w:t>
      </w:r>
      <w:r w:rsidR="008705FF">
        <w:t xml:space="preserve">to </w:t>
      </w:r>
      <w:r>
        <w:t xml:space="preserve">optimise an evolutionary experiment that would </w:t>
      </w:r>
      <w:r w:rsidR="008705FF">
        <w:t xml:space="preserve">investigate this </w:t>
      </w:r>
      <w:r w:rsidR="00107E2C">
        <w:t xml:space="preserve">idea. Briefly, </w:t>
      </w:r>
      <w:r w:rsidR="00163B43">
        <w:t xml:space="preserve">during the evolutionary experiment, Lotus plants will be inoculated with </w:t>
      </w:r>
      <w:r w:rsidR="00107E2C" w:rsidRPr="0051783F">
        <w:rPr>
          <w:i/>
          <w:iCs/>
        </w:rPr>
        <w:t>M</w:t>
      </w:r>
      <w:r w:rsidR="00107E2C">
        <w:rPr>
          <w:i/>
          <w:iCs/>
        </w:rPr>
        <w:t>.</w:t>
      </w:r>
      <w:r w:rsidR="00107E2C" w:rsidRPr="0051783F">
        <w:rPr>
          <w:i/>
          <w:iCs/>
        </w:rPr>
        <w:t xml:space="preserve"> </w:t>
      </w:r>
      <w:proofErr w:type="spellStart"/>
      <w:r w:rsidR="00107E2C" w:rsidRPr="0051783F">
        <w:rPr>
          <w:i/>
          <w:iCs/>
        </w:rPr>
        <w:t>australicum</w:t>
      </w:r>
      <w:proofErr w:type="spellEnd"/>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w:t>
      </w:r>
      <w:proofErr w:type="spellStart"/>
      <w:r w:rsidR="00E148FE" w:rsidRPr="0051783F">
        <w:rPr>
          <w:i/>
          <w:iCs/>
        </w:rPr>
        <w:t>australicum</w:t>
      </w:r>
      <w:proofErr w:type="spellEnd"/>
      <w:r w:rsidR="00E148FE">
        <w:rPr>
          <w:i/>
          <w:iCs/>
        </w:rPr>
        <w:t xml:space="preserve"> </w:t>
      </w:r>
      <w:r w:rsidR="00E148FE">
        <w:t>BR1-1-5xICE</w:t>
      </w:r>
      <w:r w:rsidR="00E148FE" w:rsidRPr="008F0804">
        <w:rPr>
          <w:i/>
          <w:iCs/>
        </w:rPr>
        <w:t>Ml</w:t>
      </w:r>
      <w:r w:rsidR="00E148FE" w:rsidRPr="008F0804">
        <w:t>Sym</w:t>
      </w:r>
      <w:r w:rsidR="00A152CC">
        <w:t xml:space="preserve">. </w:t>
      </w:r>
      <w:r>
        <w:t xml:space="preserve">As this isolate was recovered from a nodule, it can be reasoned that the bacterium’s genotype was able to utilise the symbiosis genes of </w:t>
      </w:r>
      <w:proofErr w:type="spellStart"/>
      <w:r>
        <w:t>ICE</w:t>
      </w:r>
      <w:r w:rsidRPr="008F0804">
        <w:rPr>
          <w:i/>
          <w:iCs/>
        </w:rPr>
        <w:t>Ml</w:t>
      </w:r>
      <w:r w:rsidRPr="008F0804">
        <w:t>Sym</w:t>
      </w:r>
      <w:proofErr w:type="spellEnd"/>
      <w:r>
        <w:t xml:space="preserve"> to some extent. The isolate</w:t>
      </w:r>
      <w:r w:rsidR="00A152CC">
        <w:t xml:space="preserve"> will then be used to inoculate </w:t>
      </w:r>
      <w:r w:rsidR="006405FC">
        <w:t xml:space="preserve">another plant of the original host species. </w:t>
      </w:r>
      <w:r w:rsidR="00F5131E">
        <w:t>A</w:t>
      </w:r>
      <w:r w:rsidR="006405FC">
        <w:t xml:space="preserve">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w:t>
      </w:r>
      <w:proofErr w:type="spellStart"/>
      <w:r w:rsidR="006405FC" w:rsidRPr="0051783F">
        <w:rPr>
          <w:i/>
          <w:iCs/>
        </w:rPr>
        <w:t>australicum</w:t>
      </w:r>
      <w:proofErr w:type="spellEnd"/>
      <w:r w:rsidR="006405FC">
        <w:rPr>
          <w:i/>
          <w:iCs/>
        </w:rPr>
        <w:t xml:space="preserve"> </w:t>
      </w:r>
      <w:r w:rsidR="006405FC">
        <w:t>BR1-1-5xICE</w:t>
      </w:r>
      <w:r w:rsidR="006405FC" w:rsidRPr="008F0804">
        <w:rPr>
          <w:i/>
          <w:iCs/>
        </w:rPr>
        <w:t>Ml</w:t>
      </w:r>
      <w:r w:rsidR="006405FC" w:rsidRPr="008F0804">
        <w:t>Sym</w:t>
      </w:r>
      <w:r w:rsidR="006405FC">
        <w:t xml:space="preserve"> genotypes </w:t>
      </w:r>
      <w:r>
        <w:t xml:space="preserve">that can </w:t>
      </w:r>
      <w:r w:rsidR="00457471">
        <w:t xml:space="preserve">more </w:t>
      </w:r>
      <w:r>
        <w:t xml:space="preserve">efficiently and effectively </w:t>
      </w:r>
      <w:r w:rsidR="00457471">
        <w:t>utilis</w:t>
      </w:r>
      <w:r>
        <w:t>e</w:t>
      </w:r>
      <w:r w:rsidR="00457471">
        <w:t xml:space="preserve"> th</w:t>
      </w:r>
      <w:r w:rsidR="004C0374">
        <w:t>e</w:t>
      </w:r>
      <w:r>
        <w:t xml:space="preserve"> symbiosis and</w:t>
      </w:r>
      <w:r w:rsidR="004C0374">
        <w:t xml:space="preserve"> nitrogen-fixing </w:t>
      </w:r>
      <w:r w:rsidR="00457471">
        <w:t xml:space="preserve">genes of the </w:t>
      </w:r>
      <w:proofErr w:type="spellStart"/>
      <w:r w:rsidR="00457471">
        <w:t>ICE</w:t>
      </w:r>
      <w:r w:rsidR="00457471" w:rsidRPr="008F0804">
        <w:rPr>
          <w:i/>
          <w:iCs/>
        </w:rPr>
        <w:t>Ml</w:t>
      </w:r>
      <w:r w:rsidR="00457471" w:rsidRPr="008F0804">
        <w:t>Sym</w:t>
      </w:r>
      <w:proofErr w:type="spellEnd"/>
      <w:r w:rsidR="00457471">
        <w:t>.</w:t>
      </w:r>
      <w:r w:rsidR="004C0374">
        <w:t xml:space="preserve"> </w:t>
      </w:r>
    </w:p>
    <w:p w14:paraId="4C923C89" w14:textId="032C9111" w:rsidR="00F30F85" w:rsidRDefault="0051783F" w:rsidP="0051783F">
      <w:pPr>
        <w:spacing w:line="360" w:lineRule="auto"/>
      </w:pPr>
      <w:r>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w:t>
      </w:r>
      <w:r>
        <w:lastRenderedPageBreak/>
        <w:t xml:space="preserve">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w:t>
      </w:r>
      <w:proofErr w:type="spellStart"/>
      <w:r w:rsidRPr="0051783F">
        <w:rPr>
          <w:i/>
          <w:iCs/>
        </w:rPr>
        <w:t>australicum</w:t>
      </w:r>
      <w:proofErr w:type="spellEnd"/>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6EA564E7" w:rsidR="0051783F" w:rsidRDefault="00F30F85" w:rsidP="0051783F">
      <w:pPr>
        <w:spacing w:line="360" w:lineRule="auto"/>
      </w:pPr>
      <w:r>
        <w:t xml:space="preserve">The second angle was </w:t>
      </w:r>
      <w:r w:rsidR="00AE57C8">
        <w:t xml:space="preserve">to </w:t>
      </w:r>
      <w:r w:rsidR="005E737E">
        <w:t>test</w:t>
      </w:r>
      <w:r w:rsidR="00AE57C8">
        <w:t xml:space="preserve"> </w:t>
      </w:r>
      <w:r w:rsidR="005E737E">
        <w:t xml:space="preserve">if </w:t>
      </w:r>
      <w:r w:rsidR="0090212F">
        <w:t>a</w:t>
      </w:r>
      <w:r w:rsidR="003546B5">
        <w:t xml:space="preserve">n </w:t>
      </w:r>
      <w:r w:rsidR="007C3563">
        <w:t xml:space="preserve">integrative </w:t>
      </w:r>
      <w:r w:rsidR="00C20E60" w:rsidRPr="00C20E60">
        <w:rPr>
          <w:lang w:val="en-GB"/>
        </w:rPr>
        <w:t>and mobilizable elemen</w:t>
      </w:r>
      <w:r w:rsidR="003546B5">
        <w:rPr>
          <w:lang w:val="en-GB"/>
        </w:rPr>
        <w:t>t</w:t>
      </w:r>
      <w:r w:rsidR="00C20E60">
        <w:rPr>
          <w:lang w:val="en-GB"/>
        </w:rPr>
        <w:t xml:space="preserve"> (IME)</w:t>
      </w:r>
      <w:r w:rsidR="00D34E35">
        <w:t xml:space="preserve"> </w:t>
      </w:r>
      <w:r w:rsidR="0090212F">
        <w:t xml:space="preserve">of interest </w:t>
      </w:r>
      <w:r w:rsidR="00ED14E1">
        <w:t xml:space="preserve">in </w:t>
      </w:r>
      <w:r w:rsidR="00ED14E1" w:rsidRPr="00907D7A">
        <w:rPr>
          <w:i/>
          <w:iCs/>
        </w:rPr>
        <w:t xml:space="preserve">Pseudomonas </w:t>
      </w:r>
      <w:proofErr w:type="spellStart"/>
      <w:r w:rsidR="00ED14E1" w:rsidRPr="00907D7A">
        <w:rPr>
          <w:i/>
          <w:iCs/>
        </w:rPr>
        <w:t>stutzeri</w:t>
      </w:r>
      <w:proofErr w:type="spellEnd"/>
      <w:r w:rsidR="00ED14E1">
        <w:t xml:space="preserve"> encodes for </w:t>
      </w:r>
      <w:r w:rsidR="0090212F">
        <w:t>copper (Cu) resistance</w:t>
      </w:r>
      <w:r w:rsidR="00AE57C8">
        <w:t xml:space="preserve">. </w:t>
      </w:r>
      <w:r w:rsidR="00C20E60">
        <w:t xml:space="preserve">IME’s are similar to ICE’s in the fact that they are also </w:t>
      </w:r>
      <w:r w:rsidR="001C2BC5" w:rsidRPr="001C2BC5">
        <w:t>encode their own excision and integration</w:t>
      </w:r>
      <w:r w:rsidR="001C2BC5">
        <w:t>, but rely on the host’s conjugative systems to transfer between cells</w:t>
      </w:r>
      <w:r w:rsidR="0081580E">
        <w:fldChar w:fldCharType="begin"/>
      </w:r>
      <w:r w:rsidR="00F37F44">
        <w:instrText xml:space="preserve"> ADDIN ZOTERO_ITEM CSL_CITATION {"citationID":"4WWpIB1J","properties":{"formattedCitation":"\\super 5\\nosupersub{}","plainCitation":"5","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F37F44" w:rsidRPr="00F37F44">
        <w:rPr>
          <w:vertAlign w:val="superscript"/>
        </w:rPr>
        <w:t>5</w:t>
      </w:r>
      <w:r w:rsidR="0081580E">
        <w:fldChar w:fldCharType="end"/>
      </w:r>
      <w:r w:rsidR="0081580E">
        <w:t xml:space="preserve">. </w:t>
      </w:r>
      <w:r w:rsidR="00B8686E">
        <w:t xml:space="preserve">As the IME </w:t>
      </w:r>
      <w:r w:rsidR="00E850C8">
        <w:t xml:space="preserve">in </w:t>
      </w:r>
      <w:proofErr w:type="spellStart"/>
      <w:proofErr w:type="gramStart"/>
      <w:r w:rsidR="00E850C8" w:rsidRPr="00907D7A">
        <w:rPr>
          <w:i/>
          <w:iCs/>
        </w:rPr>
        <w:t>P</w:t>
      </w:r>
      <w:r w:rsidR="00E850C8">
        <w:t>.</w:t>
      </w:r>
      <w:r w:rsidR="00E850C8" w:rsidRPr="00907D7A">
        <w:rPr>
          <w:i/>
          <w:iCs/>
        </w:rPr>
        <w:t>stutzeri</w:t>
      </w:r>
      <w:proofErr w:type="spellEnd"/>
      <w:proofErr w:type="gramEnd"/>
      <w:r w:rsidR="00E850C8">
        <w:t xml:space="preserve"> carries genes annotated with </w:t>
      </w:r>
      <w:r w:rsidR="00167904">
        <w:t>Cu resistance</w:t>
      </w:r>
      <w:r w:rsidR="00E850C8">
        <w:t xml:space="preserve">, </w:t>
      </w:r>
      <w:r w:rsidR="00167904">
        <w:t xml:space="preserve">this </w:t>
      </w:r>
      <w:r w:rsidR="00E850C8">
        <w:t>project</w:t>
      </w:r>
      <w:r w:rsidR="00167904">
        <w:t xml:space="preserve"> aimed to </w:t>
      </w:r>
      <w:r w:rsidR="008B21C7">
        <w:t xml:space="preserve">confirm </w:t>
      </w:r>
      <w:r w:rsidR="00167904">
        <w:t>whether IME presence can be selected for by a Cu minimum inhibitory concentration (MIC) test.</w:t>
      </w:r>
      <w:r w:rsidR="008B21C7">
        <w:t xml:space="preserve"> Various strains of </w:t>
      </w:r>
      <w:r w:rsidR="008B21C7" w:rsidRPr="008B21C7">
        <w:rPr>
          <w:i/>
          <w:iCs/>
        </w:rPr>
        <w:t xml:space="preserve">P. </w:t>
      </w:r>
      <w:proofErr w:type="spellStart"/>
      <w:r w:rsidR="008B21C7" w:rsidRPr="008B21C7">
        <w:rPr>
          <w:i/>
          <w:iCs/>
        </w:rPr>
        <w:t>stutzeri</w:t>
      </w:r>
      <w:proofErr w:type="spellEnd"/>
      <w:r w:rsidR="008B21C7">
        <w:t xml:space="preserve"> previously confirmed by Dr Colombi to possess the IME were used to test this Cu selection theory.</w:t>
      </w:r>
      <w:r w:rsidR="00167904">
        <w:t xml:space="preserve"> </w:t>
      </w:r>
    </w:p>
    <w:p w14:paraId="7D63782C" w14:textId="3394BA6C" w:rsidR="001A0A03" w:rsidRPr="00BD6A77" w:rsidRDefault="00CB50D7" w:rsidP="00CE57D7">
      <w:pPr>
        <w:spacing w:line="360" w:lineRule="auto"/>
      </w:pPr>
      <w:r>
        <w:t>Th</w:t>
      </w:r>
      <w:r w:rsidR="00CE57D7">
        <w:t xml:space="preserve">ese </w:t>
      </w:r>
      <w:r w:rsidR="008B21C7">
        <w:t>two separate approaches of experiment optimization were employed in the context of testing</w:t>
      </w:r>
      <w:r w:rsidR="00CE57D7">
        <w:t xml:space="preserve"> three </w:t>
      </w:r>
      <w:r w:rsidR="008B21C7">
        <w:t xml:space="preserve">different </w:t>
      </w:r>
      <w:r w:rsidR="00CE57D7">
        <w:t>hypothes</w:t>
      </w:r>
      <w:r w:rsidR="008B21C7">
        <w:t>es</w:t>
      </w:r>
      <w:r w:rsidR="00CE57D7">
        <w:t xml:space="preserve">: 1) </w:t>
      </w:r>
      <w:r w:rsidR="00B95289">
        <w:t xml:space="preserve">Symbiosis rates will </w:t>
      </w:r>
      <w:r w:rsidR="009B2F71">
        <w:t xml:space="preserve">differ between different </w:t>
      </w:r>
      <w:r w:rsidR="009B2F71" w:rsidRPr="009B2F71">
        <w:rPr>
          <w:i/>
          <w:iCs/>
        </w:rPr>
        <w:t>Lotus</w:t>
      </w:r>
      <w:r w:rsidR="009B2F71">
        <w:t xml:space="preserve"> spp</w:t>
      </w:r>
      <w:r w:rsidR="009B2F71" w:rsidRPr="00FE185C">
        <w:t xml:space="preserve">., </w:t>
      </w:r>
      <w:r w:rsidR="00B801AC" w:rsidRPr="00FE185C">
        <w:t>as different species and genotypes are very selective of their symbionts</w:t>
      </w:r>
      <w:r w:rsidR="00FE185C" w:rsidRPr="00FE185C">
        <w:fldChar w:fldCharType="begin"/>
      </w:r>
      <w:r w:rsidR="00F37F44">
        <w:instrText xml:space="preserve"> ADDIN ZOTERO_ITEM CSL_CITATION {"citationID":"n0MwQz9b","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FE185C" w:rsidRPr="00FE185C">
        <w:fldChar w:fldCharType="separate"/>
      </w:r>
      <w:r w:rsidR="00F37F44" w:rsidRPr="00F37F44">
        <w:rPr>
          <w:vertAlign w:val="superscript"/>
        </w:rPr>
        <w:t>6</w:t>
      </w:r>
      <w:r w:rsidR="00FE185C" w:rsidRPr="00FE185C">
        <w:fldChar w:fldCharType="end"/>
      </w:r>
      <w:r w:rsidR="00CE57D7">
        <w:t xml:space="preserve">. 2) </w:t>
      </w:r>
      <w:r w:rsidR="00BB4D20">
        <w:t>Any plants that do display symbiosis</w:t>
      </w:r>
      <w:r w:rsidR="00CE57D7">
        <w:t xml:space="preserve"> indicators</w:t>
      </w:r>
      <w:r w:rsidR="00BB4D20">
        <w:t xml:space="preserve"> will have </w:t>
      </w:r>
      <w:r w:rsidR="008B21C7">
        <w:t xml:space="preserve">a </w:t>
      </w:r>
      <w:r w:rsidR="00BB4D20">
        <w:t xml:space="preserve">greater </w:t>
      </w:r>
      <w:r w:rsidR="008B21C7">
        <w:t xml:space="preserve">dry foliage </w:t>
      </w:r>
      <w:r w:rsidR="00BB4D20">
        <w:t>mass than those that do not, due to nitrogen fixation</w:t>
      </w:r>
      <w:r w:rsidR="00CE57D7">
        <w:t xml:space="preserve">. 3) </w:t>
      </w:r>
      <w:r w:rsidR="00885972" w:rsidRPr="0051783F">
        <w:rPr>
          <w:i/>
          <w:iCs/>
        </w:rPr>
        <w:t>Pseudomonas</w:t>
      </w:r>
      <w:r w:rsidR="00885972">
        <w:t xml:space="preserve"> spp</w:t>
      </w:r>
      <w:r w:rsidR="00915561">
        <w:t>.</w:t>
      </w:r>
      <w:r w:rsidR="00885972">
        <w:t xml:space="preserve"> possessing 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 xml:space="preserve">L. </w:t>
      </w:r>
      <w:proofErr w:type="spellStart"/>
      <w:r>
        <w:rPr>
          <w:b/>
          <w:bCs/>
          <w:i/>
          <w:iCs/>
        </w:rPr>
        <w:t>corniculatus</w:t>
      </w:r>
      <w:proofErr w:type="spellEnd"/>
      <w:r>
        <w:rPr>
          <w:b/>
          <w:bCs/>
          <w:i/>
          <w:iCs/>
        </w:rPr>
        <w:t xml:space="preserve"> s</w:t>
      </w:r>
      <w:r w:rsidR="00154CCD" w:rsidRPr="00154CCD">
        <w:rPr>
          <w:b/>
          <w:bCs/>
        </w:rPr>
        <w:t xml:space="preserve">eed </w:t>
      </w:r>
      <w:r w:rsidR="00154CCD">
        <w:rPr>
          <w:b/>
          <w:bCs/>
        </w:rPr>
        <w:t>inoculation</w:t>
      </w:r>
    </w:p>
    <w:p w14:paraId="3E389C64" w14:textId="69E0B6AC"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8B21C7">
        <w:t>:</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w:t>
      </w:r>
      <w:proofErr w:type="gramStart"/>
      <w:r w:rsidR="00EA2C26">
        <w:t>ID</w:t>
      </w:r>
      <w:r w:rsidR="003F0302">
        <w:t>:#</w:t>
      </w:r>
      <w:proofErr w:type="gramEnd"/>
      <w:r w:rsidR="003F0302">
        <w:t>3 (</w:t>
      </w:r>
      <w:r w:rsidR="00AE7923">
        <w:t>L</w:t>
      </w:r>
      <w:r w:rsidRPr="00154CCD">
        <w:t xml:space="preserve">4), </w:t>
      </w:r>
      <w:r w:rsidR="000A5A05">
        <w:t xml:space="preserve">and two samples </w:t>
      </w:r>
      <w:r w:rsidR="0034771C">
        <w:t xml:space="preserve">of </w:t>
      </w:r>
      <w:r w:rsidRPr="00154CCD">
        <w:rPr>
          <w:i/>
          <w:iCs/>
        </w:rPr>
        <w:t xml:space="preserve">L. </w:t>
      </w:r>
      <w:proofErr w:type="spellStart"/>
      <w:r w:rsidRPr="00154CCD">
        <w:rPr>
          <w:i/>
          <w:iCs/>
        </w:rPr>
        <w:t>corniculatus</w:t>
      </w:r>
      <w:proofErr w:type="spellEnd"/>
      <w:r w:rsidR="008B21C7">
        <w:t>:</w:t>
      </w:r>
      <w:r w:rsidR="0034771C">
        <w:rPr>
          <w:i/>
          <w:iCs/>
        </w:rPr>
        <w:t xml:space="preserve"> </w:t>
      </w:r>
      <w:r w:rsidR="0034771C" w:rsidRPr="00154CCD">
        <w:rPr>
          <w:i/>
          <w:iCs/>
        </w:rPr>
        <w:t xml:space="preserve">L. </w:t>
      </w:r>
      <w:proofErr w:type="spellStart"/>
      <w:r w:rsidR="0034771C" w:rsidRPr="00154CCD">
        <w:rPr>
          <w:i/>
          <w:iCs/>
        </w:rPr>
        <w:t>corniculatus</w:t>
      </w:r>
      <w:proofErr w:type="spellEnd"/>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A66DA7">
        <w:t xml:space="preserve">HAM 216 </w:t>
      </w:r>
      <w:r w:rsidRPr="00154CCD">
        <w:t>(</w:t>
      </w:r>
      <w:r w:rsidR="00AE7923">
        <w:t>L</w:t>
      </w:r>
      <w:r>
        <w:t>5</w:t>
      </w:r>
      <w:r w:rsidRPr="00154CCD">
        <w:t>)</w:t>
      </w:r>
      <w:r>
        <w:t xml:space="preserve">. Seed samples were supplied by </w:t>
      </w:r>
      <w:r w:rsidRPr="00154CCD">
        <w:t xml:space="preserve">Australian Pastures </w:t>
      </w:r>
      <w:proofErr w:type="spellStart"/>
      <w:r w:rsidRPr="00154CCD">
        <w:t>Geneban</w:t>
      </w:r>
      <w:r>
        <w:t>k</w:t>
      </w:r>
      <w:proofErr w:type="spellEnd"/>
      <w:r>
        <w:t xml:space="preserve">. </w:t>
      </w:r>
    </w:p>
    <w:p w14:paraId="7C68EAB3" w14:textId="3EA7D409" w:rsidR="00154CCD" w:rsidRPr="00154CCD" w:rsidRDefault="00154CCD" w:rsidP="00154CCD">
      <w:pPr>
        <w:spacing w:line="360" w:lineRule="auto"/>
      </w:pPr>
      <w:r w:rsidRPr="00154CCD">
        <w:rPr>
          <w:i/>
          <w:iCs/>
        </w:rPr>
        <w:t>L. australis</w:t>
      </w:r>
      <w:r w:rsidRPr="00154CCD">
        <w:t xml:space="preserve"> and </w:t>
      </w:r>
      <w:r w:rsidRPr="00154CCD">
        <w:rPr>
          <w:i/>
          <w:iCs/>
        </w:rPr>
        <w:t xml:space="preserve">L. </w:t>
      </w:r>
      <w:proofErr w:type="spellStart"/>
      <w:r w:rsidRPr="00154CCD">
        <w:rPr>
          <w:i/>
          <w:iCs/>
        </w:rPr>
        <w:t>corniculatus</w:t>
      </w:r>
      <w:proofErr w:type="spellEnd"/>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w:t>
      </w:r>
      <w:r w:rsidR="008B21C7">
        <w:t xml:space="preserve"> No seedlings from L5 germinated, and so this seed group was removed from the study. The Jensen agar t</w:t>
      </w:r>
      <w:r w:rsidRPr="00154CCD">
        <w: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4C1537EC" w:rsidR="00154CCD" w:rsidRDefault="00154CCD" w:rsidP="00154CCD">
      <w:pPr>
        <w:spacing w:line="360" w:lineRule="auto"/>
      </w:pPr>
      <w:r w:rsidRPr="00BC1FE2">
        <w:rPr>
          <w:i/>
          <w:iCs/>
        </w:rPr>
        <w:t>M</w:t>
      </w:r>
      <w:r w:rsidR="00BC1FE2">
        <w:rPr>
          <w:i/>
          <w:iCs/>
        </w:rPr>
        <w:t>.</w:t>
      </w:r>
      <w:r w:rsidRPr="00BC1FE2">
        <w:rPr>
          <w:i/>
          <w:iCs/>
        </w:rPr>
        <w:t xml:space="preserve"> </w:t>
      </w:r>
      <w:proofErr w:type="spellStart"/>
      <w:r w:rsidRPr="00BC1FE2">
        <w:rPr>
          <w:i/>
          <w:iCs/>
        </w:rPr>
        <w:t>australicum</w:t>
      </w:r>
      <w:proofErr w:type="spellEnd"/>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w:t>
      </w:r>
      <w:r w:rsidR="00487D01">
        <w:t>w</w:t>
      </w:r>
      <w:r w:rsidR="00783ED4">
        <w:t>as</w:t>
      </w:r>
      <w:r w:rsidR="00487D01">
        <w:t xml:space="preserve"> plated onto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amin</w:t>
      </w:r>
      <w:proofErr w:type="gramStart"/>
      <w:r w:rsidR="00BC1FE2">
        <w:t xml:space="preserve">) </w:t>
      </w:r>
      <w:r w:rsidR="00783ED4">
        <w:t>)</w:t>
      </w:r>
      <w:proofErr w:type="gramEnd"/>
      <w:r w:rsidR="00783ED4">
        <w:t xml:space="preserve"> and incubated for 5 days at 28ºC. Cells were harvested and </w:t>
      </w:r>
      <w:r w:rsidRPr="00154CCD">
        <w:t>suspended in 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 xml:space="preserve">A subset of each seed Group was omitted from </w:t>
      </w:r>
      <w:r w:rsidR="00BC1FE2">
        <w:lastRenderedPageBreak/>
        <w:t>inoculation to act as negative controls (</w:t>
      </w:r>
      <w:r w:rsidR="00AE7923">
        <w:t>L</w:t>
      </w:r>
      <w:r w:rsidR="00BC1FE2">
        <w:t xml:space="preserve">2: n=3, </w:t>
      </w:r>
      <w:r w:rsidR="00AE7923">
        <w:t>L</w:t>
      </w:r>
      <w:r w:rsidR="00BC1FE2">
        <w:t xml:space="preserve">3: n=1, </w:t>
      </w:r>
      <w:r w:rsidR="00AE7923">
        <w:t>L</w:t>
      </w:r>
      <w:r w:rsidR="00BC1FE2">
        <w:t>4: n=3)</w:t>
      </w:r>
      <w:r w:rsidRPr="00154CCD">
        <w:t>. Inoculated slopes were left to dry in</w:t>
      </w:r>
      <w:r w:rsidR="008B21C7">
        <w:t xml:space="preserve"> a</w:t>
      </w:r>
      <w:r w:rsidRPr="00154CCD">
        <w:t xml:space="preserve"> lateral-flow cabinet for 40 minutes. </w:t>
      </w:r>
      <w:r w:rsidR="008B21C7">
        <w:t>Dried s</w:t>
      </w:r>
      <w:r w:rsidRPr="00154CCD">
        <w:t>lopes</w:t>
      </w:r>
      <w:r w:rsidR="00BC1FE2">
        <w:t xml:space="preserve"> (</w:t>
      </w:r>
      <w:r w:rsidR="008B21C7">
        <w:t xml:space="preserve">both </w:t>
      </w:r>
      <w:r w:rsidR="00BC1FE2">
        <w:t>inoculated and 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incubate for 2 months.</w:t>
      </w:r>
    </w:p>
    <w:p w14:paraId="26E74964" w14:textId="77777777" w:rsidR="00594403" w:rsidRDefault="00594403" w:rsidP="00594403">
      <w:pPr>
        <w:spacing w:line="360" w:lineRule="auto"/>
        <w:rPr>
          <w:b/>
          <w:bCs/>
        </w:rPr>
      </w:pPr>
      <w:r w:rsidRPr="003D5E25">
        <w:rPr>
          <w:b/>
          <w:bCs/>
          <w:i/>
          <w:iCs/>
        </w:rPr>
        <w:t>Lotus</w:t>
      </w:r>
      <w:r>
        <w:rPr>
          <w:b/>
          <w:bCs/>
        </w:rPr>
        <w:t xml:space="preserve"> spp. growth conditions</w:t>
      </w:r>
    </w:p>
    <w:p w14:paraId="11F74152" w14:textId="77777777" w:rsidR="00594403" w:rsidRPr="00B8686E" w:rsidRDefault="00594403" w:rsidP="00594403">
      <w:pPr>
        <w:spacing w:line="360" w:lineRule="auto"/>
      </w:pPr>
      <w:r w:rsidRPr="00B8686E">
        <w:t xml:space="preserve">All </w:t>
      </w:r>
      <w:r w:rsidRPr="00B8686E">
        <w:rPr>
          <w:i/>
          <w:iCs/>
        </w:rPr>
        <w:t>Lotus</w:t>
      </w:r>
      <w:r w:rsidRPr="00B8686E">
        <w:t xml:space="preserve"> spp</w:t>
      </w:r>
      <w:r>
        <w:t>.</w:t>
      </w:r>
      <w:r w:rsidRPr="00B8686E">
        <w:t xml:space="preserve"> seedlings were incubated in a PC2 CO</w:t>
      </w:r>
      <w:r w:rsidRPr="00B8686E">
        <w:rPr>
          <w:vertAlign w:val="subscript"/>
        </w:rPr>
        <w:t>2</w:t>
      </w:r>
      <w:r w:rsidRPr="00B8686E">
        <w:t xml:space="preserve"> incubation chamber. CO</w:t>
      </w:r>
      <w:r w:rsidRPr="00B8686E">
        <w:rPr>
          <w:vertAlign w:val="subscript"/>
        </w:rPr>
        <w:t>2</w:t>
      </w:r>
      <w:r>
        <w:t xml:space="preserve"> level</w:t>
      </w:r>
      <w:r w:rsidRPr="00B8686E">
        <w:t xml:space="preserve">: general atmospheric conditions. Relative humidity: 70%. </w:t>
      </w:r>
      <w:r>
        <w:t xml:space="preserve">Day/Night cycle: Day: 16hrs, </w:t>
      </w:r>
      <w:r w:rsidRPr="00B8686E">
        <w:t>22</w:t>
      </w:r>
      <w:r>
        <w:t>º</w:t>
      </w:r>
      <w:r w:rsidRPr="00B8686E">
        <w:t>C</w:t>
      </w:r>
      <w:r>
        <w:t xml:space="preserve">, standard white light. Night: 8hrs, </w:t>
      </w:r>
      <w:r w:rsidRPr="00B8686E">
        <w:t>14</w:t>
      </w:r>
      <w:r>
        <w:t>º</w:t>
      </w:r>
      <w:r w:rsidRPr="00B8686E">
        <w:t xml:space="preserve">C, </w:t>
      </w:r>
      <w:r>
        <w:t>no light. No watering needed.</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7B8FF040"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proofErr w:type="spellStart"/>
      <w:r w:rsidRPr="00881407">
        <w:rPr>
          <w:i/>
          <w:iCs/>
        </w:rPr>
        <w:t>uliginosus</w:t>
      </w:r>
      <w:proofErr w:type="spellEnd"/>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w:t>
      </w:r>
      <w:proofErr w:type="spellStart"/>
      <w:r w:rsidR="00A303A0" w:rsidRPr="00BC1FE2">
        <w:rPr>
          <w:i/>
          <w:iCs/>
        </w:rPr>
        <w:t>australicum</w:t>
      </w:r>
      <w:proofErr w:type="spellEnd"/>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w:t>
      </w:r>
      <w:r w:rsidR="008B21C7">
        <w:t xml:space="preserve">in </w:t>
      </w:r>
      <w:r w:rsidR="008B21C7" w:rsidRPr="008B21C7">
        <w:rPr>
          <w:i/>
          <w:iCs/>
        </w:rPr>
        <w:t xml:space="preserve">L. australis and L. </w:t>
      </w:r>
      <w:proofErr w:type="spellStart"/>
      <w:r w:rsidR="008B21C7" w:rsidRPr="008B21C7">
        <w:rPr>
          <w:i/>
          <w:iCs/>
        </w:rPr>
        <w:t>corniculatus</w:t>
      </w:r>
      <w:proofErr w:type="spellEnd"/>
      <w:r w:rsidR="008B21C7" w:rsidRPr="008B21C7">
        <w:rPr>
          <w:i/>
          <w:iCs/>
        </w:rPr>
        <w:t xml:space="preserve"> seed inoculation</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 xml:space="preserve">Australian Pastures </w:t>
      </w:r>
      <w:proofErr w:type="spellStart"/>
      <w:r w:rsidR="005167EE" w:rsidRPr="00154CCD">
        <w:t>Geneban</w:t>
      </w:r>
      <w:r w:rsidR="005167EE">
        <w:t>k</w:t>
      </w:r>
      <w:proofErr w:type="spellEnd"/>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proofErr w:type="spellStart"/>
      <w:r w:rsidR="0008792C" w:rsidRPr="00881407">
        <w:rPr>
          <w:i/>
          <w:iCs/>
        </w:rPr>
        <w:t>uliginosus</w:t>
      </w:r>
      <w:proofErr w:type="spellEnd"/>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01FAEEC6"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proofErr w:type="spellStart"/>
      <w:r w:rsidR="00007398" w:rsidRPr="00881407">
        <w:rPr>
          <w:i/>
          <w:iCs/>
        </w:rPr>
        <w:t>uliginosus</w:t>
      </w:r>
      <w:proofErr w:type="spellEnd"/>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765746DE"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b/>
          <w:bCs/>
        </w:rPr>
      </w:pPr>
      <w:r>
        <w:rPr>
          <w:b/>
          <w:bCs/>
        </w:rPr>
        <w:t>Colony assessment</w:t>
      </w:r>
    </w:p>
    <w:p w14:paraId="3F30DCFB" w14:textId="13CF3283" w:rsidR="005109D0" w:rsidRDefault="005109D0" w:rsidP="005109D0">
      <w:pPr>
        <w:spacing w:line="360" w:lineRule="auto"/>
      </w:pPr>
      <w:r>
        <w:t xml:space="preserve">Nodules were cut from </w:t>
      </w:r>
      <w:r w:rsidR="00452A16">
        <w:t>the</w:t>
      </w:r>
      <w:r>
        <w:t xml:space="preserve"> roots</w:t>
      </w:r>
      <w:r w:rsidR="00452A16">
        <w:t xml:space="preserve"> of all successfully </w:t>
      </w:r>
      <w:proofErr w:type="spellStart"/>
      <w:r w:rsidR="00452A16">
        <w:t>nodulated</w:t>
      </w:r>
      <w:proofErr w:type="spellEnd"/>
      <w:r w:rsidR="00452A16">
        <w:t xml:space="preserve">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w:t>
      </w:r>
      <w:r w:rsidR="00DF5880">
        <w:t xml:space="preserve"> L7+</w:t>
      </w:r>
      <w:proofErr w:type="gramStart"/>
      <w:r w:rsidR="009646FC">
        <w:t>2,+</w:t>
      </w:r>
      <w:proofErr w:type="gramEnd"/>
      <w:r w:rsidR="009646FC">
        <w:t>3</w:t>
      </w:r>
      <w:r w:rsidR="00207D28">
        <w:t xml:space="preserve"> and +4</w:t>
      </w:r>
      <w:r>
        <w:t xml:space="preserve">, root cuttings displaying bumps were also harvested for analysis. In the case of the </w:t>
      </w:r>
      <w:r w:rsidRPr="00F743E3">
        <w:rPr>
          <w:i/>
          <w:iCs/>
        </w:rPr>
        <w:t>L.</w:t>
      </w:r>
      <w:r>
        <w:rPr>
          <w:i/>
          <w:iCs/>
        </w:rPr>
        <w:t xml:space="preserve"> </w:t>
      </w:r>
      <w:proofErr w:type="spellStart"/>
      <w:r w:rsidRPr="00881407">
        <w:rPr>
          <w:i/>
          <w:iCs/>
        </w:rPr>
        <w:t>uliginosus</w:t>
      </w:r>
      <w:proofErr w:type="spellEnd"/>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rsidRPr="00DC0B78">
        <w:t>Nodule</w:t>
      </w:r>
      <w:r>
        <w:t>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 xml:space="preserve">O and </w:t>
      </w:r>
      <w:r w:rsidRPr="00BC1FE2">
        <w:lastRenderedPageBreak/>
        <w:t>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proofErr w:type="spellStart"/>
      <w:r w:rsidRPr="00881407">
        <w:rPr>
          <w:i/>
          <w:iCs/>
        </w:rPr>
        <w:t>uliginosus</w:t>
      </w:r>
      <w:proofErr w:type="spellEnd"/>
      <w:r>
        <w:t xml:space="preserve"> </w:t>
      </w:r>
      <w:r w:rsidRPr="000C6368">
        <w:t>GLOC005</w:t>
      </w:r>
      <w:r w:rsidRPr="00BC1FE2">
        <w:t>.</w:t>
      </w:r>
    </w:p>
    <w:p w14:paraId="56335257" w14:textId="2C6B5F55" w:rsidR="00EF1987" w:rsidRDefault="00EF1987" w:rsidP="00EF1987">
      <w:pPr>
        <w:spacing w:line="360" w:lineRule="auto"/>
      </w:pPr>
      <w:r>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proofErr w:type="spellStart"/>
      <w:r w:rsidR="00DB2380" w:rsidRPr="00881407">
        <w:rPr>
          <w:i/>
          <w:iCs/>
        </w:rPr>
        <w:t>uliginosus</w:t>
      </w:r>
      <w:proofErr w:type="spellEnd"/>
      <w:r w:rsidR="00DB2380">
        <w:t xml:space="preserve"> </w:t>
      </w:r>
      <w:r w:rsidR="00DB2380" w:rsidRPr="000C6368">
        <w:t>GLOC005</w:t>
      </w:r>
      <w:r w:rsidR="00DB2380">
        <w:t xml:space="preserve"> plates were assessed directly following incubation. In all instances, c</w:t>
      </w:r>
      <w:r>
        <w:t>olony morphology was qualitatively</w:t>
      </w:r>
      <w:r w:rsidR="00DC0B78">
        <w:t>.</w:t>
      </w:r>
    </w:p>
    <w:p w14:paraId="2C3B64E3" w14:textId="2131A860" w:rsidR="000F53B3" w:rsidRDefault="000F53B3" w:rsidP="00BC1FE2">
      <w:pPr>
        <w:spacing w:line="360" w:lineRule="auto"/>
        <w:rPr>
          <w:b/>
          <w:bCs/>
        </w:rPr>
      </w:pPr>
      <w:r>
        <w:rPr>
          <w:b/>
          <w:bCs/>
        </w:rPr>
        <w:t>Statistical analysis</w:t>
      </w:r>
    </w:p>
    <w:p w14:paraId="114DE0B0" w14:textId="4A426E78"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F37F44">
        <w:instrText xml:space="preserve"> ADDIN ZOTERO_ITEM CSL_CITATION {"citationID":"PsxH6NDu","properties":{"formattedCitation":"\\super 7\\nosupersub{}","plainCitation":"7","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F37F44" w:rsidRPr="00F37F44">
        <w:rPr>
          <w:vertAlign w:val="superscript"/>
        </w:rPr>
        <w:t>7</w:t>
      </w:r>
      <w:r w:rsidR="00F87358">
        <w:fldChar w:fldCharType="end"/>
      </w:r>
      <w:r w:rsidR="00DC0B78">
        <w:t xml:space="preserve">. More simple statistics (percentages) and organisation of raw data into formal datasets performed in </w:t>
      </w:r>
      <w:r w:rsidR="00460E9C">
        <w:t>Microsoft Excel</w:t>
      </w:r>
      <w:r w:rsidR="005A7272">
        <w:fldChar w:fldCharType="begin"/>
      </w:r>
      <w:r w:rsidR="00F37F44">
        <w:instrText xml:space="preserve"> ADDIN ZOTERO_ITEM CSL_CITATION {"citationID":"kqMGxHnO","properties":{"formattedCitation":"\\super 8\\nosupersub{}","plainCitation":"8","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F37F44" w:rsidRPr="00F37F44">
        <w:rPr>
          <w:vertAlign w:val="superscript"/>
        </w:rPr>
        <w:t>8</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 xml:space="preserve">summarised in collated bar plots. </w:t>
      </w:r>
      <w:r w:rsidR="00EE421C">
        <w:t>The average number of nodules and bumps</w:t>
      </w:r>
      <w:r w:rsidR="00E4311C">
        <w:t xml:space="preserve"> </w:t>
      </w:r>
      <w:r w:rsidR="00EE421C">
        <w:t xml:space="preserve">were also summarised </w:t>
      </w:r>
      <w:r w:rsidR="003845EA">
        <w:t>in a bar plot to illustrate similarities and differences</w:t>
      </w:r>
      <w:r w:rsidR="00DC0B78">
        <w:t xml:space="preserve"> in </w:t>
      </w:r>
      <w:r w:rsidR="003845EA">
        <w:t>between species.</w:t>
      </w:r>
    </w:p>
    <w:p w14:paraId="4454733B" w14:textId="2C3D72B7" w:rsidR="00D84949" w:rsidRDefault="003845EA" w:rsidP="00BC1FE2">
      <w:pPr>
        <w:spacing w:line="360" w:lineRule="auto"/>
      </w:pPr>
      <w:r>
        <w:t xml:space="preserve">To investigate whether </w:t>
      </w:r>
      <w:r w:rsidR="00170143">
        <w:t>the symbiosis resulted in nitrogen fixation, the</w:t>
      </w:r>
      <w:r w:rsidR="00E4311C">
        <w:t xml:space="preserve"> dry foliage</w:t>
      </w:r>
      <w:r w:rsidR="00170143">
        <w:t xml:space="preserve"> weight</w:t>
      </w:r>
      <w:r w:rsidR="001D54E7">
        <w:t>s of different plant subjects were grouped by symbiotic state (no nodules/bumps, nodules and/or bumps, nodule presenting, bumps on</w:t>
      </w:r>
      <w:r w:rsidR="00AA2620">
        <w:t xml:space="preserve">ly). The </w:t>
      </w:r>
      <w:r w:rsidR="007002FB">
        <w:t xml:space="preserve">mean (±95%CI) weights were </w:t>
      </w:r>
      <w:r w:rsidR="00624D46">
        <w:t>used to construct a clustered bar plot for visual comparison. T</w:t>
      </w:r>
      <w:r w:rsidR="006B2887">
        <w:t>he</w:t>
      </w:r>
      <w:r w:rsidR="00624D46">
        <w:t xml:space="preserve"> i</w:t>
      </w:r>
      <w:r w:rsidR="00E4311C">
        <w:t>nteraction</w:t>
      </w:r>
      <w:r w:rsidR="00624D46">
        <w:t xml:space="preserve"> of nodulation/bump state</w:t>
      </w:r>
      <w:r w:rsidR="006B2887">
        <w:t xml:space="preserve"> on mean </w:t>
      </w:r>
      <w:r w:rsidR="00E4311C">
        <w:t xml:space="preserve">dry foliage </w:t>
      </w:r>
      <w:r w:rsidR="006B2887">
        <w:t>weight w</w:t>
      </w:r>
      <w:r w:rsidR="00E4311C">
        <w:t>as in a</w:t>
      </w:r>
      <w:r w:rsidR="00F918EB">
        <w:t xml:space="preserve"> </w:t>
      </w:r>
      <w:r w:rsidR="006B2887">
        <w:t>One-Way ANOVA</w:t>
      </w:r>
      <w:r w:rsidR="00E4311C">
        <w:t>.</w:t>
      </w:r>
      <w:r w:rsidR="006B2887">
        <w:t xml:space="preserve"> </w:t>
      </w:r>
    </w:p>
    <w:p w14:paraId="5B8B5A32" w14:textId="0C13022F" w:rsidR="003845EA" w:rsidRDefault="00F918EB" w:rsidP="00BC1FE2">
      <w:pPr>
        <w:spacing w:line="360" w:lineRule="auto"/>
      </w:pPr>
      <w:r w:rsidRPr="00F918EB">
        <w:t xml:space="preserve">To assess the validity of analysis results, the ANOVA assumptions were also tested. Homogeneity of variance </w:t>
      </w:r>
      <w:r>
        <w:t xml:space="preserve">(assessing </w:t>
      </w:r>
      <w:r w:rsidRPr="00F918EB">
        <w:t>the null hypothesis that the variance is equal across</w:t>
      </w:r>
      <w:r>
        <w:t>)</w:t>
      </w:r>
      <w:r w:rsidRPr="00F918EB">
        <w:t xml:space="preserve"> 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39F2438F"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 xml:space="preserve">P. </w:t>
      </w:r>
      <w:proofErr w:type="spellStart"/>
      <w:r w:rsidRPr="00167904">
        <w:rPr>
          <w:i/>
          <w:iCs/>
        </w:rPr>
        <w:t>protegens</w:t>
      </w:r>
      <w:proofErr w:type="spellEnd"/>
      <w:r w:rsidRPr="00B8686E">
        <w:t xml:space="preserve"> Pf5, </w:t>
      </w:r>
      <w:r w:rsidRPr="00167904">
        <w:rPr>
          <w:i/>
          <w:iCs/>
        </w:rPr>
        <w:t xml:space="preserve">P. </w:t>
      </w:r>
      <w:proofErr w:type="spellStart"/>
      <w:r w:rsidRPr="00167904">
        <w:rPr>
          <w:i/>
          <w:iCs/>
        </w:rPr>
        <w:t>stutzeri</w:t>
      </w:r>
      <w:proofErr w:type="spellEnd"/>
      <w:r w:rsidRPr="00B8686E">
        <w:t xml:space="preserve"> 17587, </w:t>
      </w:r>
      <w:r w:rsidRPr="00167904">
        <w:rPr>
          <w:i/>
          <w:iCs/>
        </w:rPr>
        <w:t xml:space="preserve">P. </w:t>
      </w:r>
      <w:proofErr w:type="spellStart"/>
      <w:r w:rsidRPr="00167904">
        <w:rPr>
          <w:i/>
          <w:iCs/>
        </w:rPr>
        <w:t>stutzeri</w:t>
      </w:r>
      <w:proofErr w:type="spellEnd"/>
      <w:r w:rsidRPr="00B8686E">
        <w:t xml:space="preserve"> 17641 and </w:t>
      </w:r>
      <w:r w:rsidRPr="00167904">
        <w:rPr>
          <w:i/>
          <w:iCs/>
        </w:rPr>
        <w:t xml:space="preserve">P. </w:t>
      </w:r>
      <w:proofErr w:type="spellStart"/>
      <w:r w:rsidRPr="00167904">
        <w:rPr>
          <w:i/>
          <w:iCs/>
        </w:rPr>
        <w:t>stutzeri</w:t>
      </w:r>
      <w:proofErr w:type="spellEnd"/>
      <w:r w:rsidRPr="00B8686E">
        <w:t xml:space="preserve"> Q. </w:t>
      </w:r>
      <w:r w:rsidR="00167904">
        <w:t xml:space="preserve">Strains </w:t>
      </w:r>
      <w:r w:rsidRPr="00B8686E">
        <w:t xml:space="preserve">17641 and Q </w:t>
      </w:r>
      <w:r w:rsidR="00167904">
        <w:t xml:space="preserve">acted as positive controls (possess </w:t>
      </w:r>
      <w:r w:rsidR="00E4311C">
        <w:t xml:space="preserve">the </w:t>
      </w:r>
      <w:r w:rsidR="00167904">
        <w:t>IME</w:t>
      </w:r>
      <w:r w:rsidR="007044C0">
        <w:t xml:space="preserve"> of interest</w:t>
      </w:r>
      <w:r w:rsidR="00167904">
        <w:t xml:space="preserve">) while strains Pf5 and 17587 acted as negative controls (lack the IME). </w:t>
      </w:r>
    </w:p>
    <w:p w14:paraId="45D1AB7A" w14:textId="62B455A0" w:rsidR="00B8686E" w:rsidRPr="00B8686E" w:rsidRDefault="00167904" w:rsidP="00B8686E">
      <w:pPr>
        <w:spacing w:line="360" w:lineRule="auto"/>
      </w:pPr>
      <w:r>
        <w:rPr>
          <w:i/>
          <w:iCs/>
        </w:rPr>
        <w:t xml:space="preserve">P. </w:t>
      </w:r>
      <w:proofErr w:type="spellStart"/>
      <w:r w:rsidR="00B8686E" w:rsidRPr="00167904">
        <w:rPr>
          <w:i/>
          <w:iCs/>
        </w:rPr>
        <w:t>stutzeri</w:t>
      </w:r>
      <w:proofErr w:type="spellEnd"/>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 xml:space="preserve">P. </w:t>
      </w:r>
      <w:proofErr w:type="spellStart"/>
      <w:r w:rsidR="00B8686E" w:rsidRPr="00167904">
        <w:rPr>
          <w:i/>
          <w:iCs/>
        </w:rPr>
        <w:t>protegens</w:t>
      </w:r>
      <w:proofErr w:type="spellEnd"/>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w:t>
      </w:r>
      <w:r w:rsidR="00B8686E" w:rsidRPr="00B8686E">
        <w:lastRenderedPageBreak/>
        <w:t>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0.8mM, 1mM, 1.3mM, 1.6mM and 2mM</w:t>
      </w:r>
      <w:r>
        <w:t xml:space="preserve"> were used in for MIC assessment</w:t>
      </w:r>
      <w:r w:rsidR="00B8686E" w:rsidRPr="00B8686E">
        <w:t>.</w:t>
      </w:r>
      <w:r>
        <w:t xml:space="preserve"> The inoculated plate</w:t>
      </w:r>
      <w:r w:rsidR="00E4311C">
        <w:t>s</w:t>
      </w:r>
      <w:r>
        <w:t xml:space="preserve">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3B45C440" w:rsidR="00B8686E" w:rsidRDefault="006340BE" w:rsidP="00B8686E">
      <w:pPr>
        <w:spacing w:line="360" w:lineRule="auto"/>
      </w:pPr>
      <w:r>
        <w:t>Due to unexpected results from the first MIC and following a successful quality test of the Cu MGY 1</w:t>
      </w:r>
      <w:r w:rsidR="00E4311C">
        <w:t>.</w:t>
      </w:r>
      <w:r>
        <w:t xml:space="preserve">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514F5B4A" w:rsidR="006340BE" w:rsidRPr="006340BE" w:rsidRDefault="006340BE" w:rsidP="006340BE">
      <w:pPr>
        <w:spacing w:line="360" w:lineRule="auto"/>
      </w:pPr>
      <w:r w:rsidRPr="006340BE">
        <w:t xml:space="preserve">Control colonies were sampled from </w:t>
      </w:r>
      <w:r>
        <w:t>previously</w:t>
      </w:r>
      <w:r w:rsidR="00685A6B">
        <w:t xml:space="preserve"> </w:t>
      </w:r>
      <w:r>
        <w:t>prepared cultures supplied by</w:t>
      </w:r>
      <w:r w:rsidR="00D32EDB">
        <w:t xml:space="preserve"> </w:t>
      </w:r>
      <w:r w:rsidRPr="006340BE">
        <w:t xml:space="preserve">another member of the </w:t>
      </w:r>
      <w:r>
        <w:t xml:space="preserve">EMMA </w:t>
      </w:r>
      <w:r w:rsidRPr="006340BE">
        <w:t>lab group</w:t>
      </w:r>
      <w:r w:rsidR="00D32EDB">
        <w:t xml:space="preserve">. </w:t>
      </w:r>
      <w:r w:rsidRPr="006340BE">
        <w:t xml:space="preserve">For a negative control, 8 colonies of the </w:t>
      </w:r>
      <w:r>
        <w:t>Cu</w:t>
      </w:r>
      <w:r w:rsidRPr="006340BE">
        <w:t xml:space="preserve">-sensitive </w:t>
      </w:r>
      <w:proofErr w:type="spellStart"/>
      <w:r w:rsidRPr="006340BE">
        <w:t>phyllosphere</w:t>
      </w:r>
      <w:proofErr w:type="spellEnd"/>
      <w:r w:rsidRPr="006340BE">
        <w:t xml:space="preserve"> culture "Phyllo B" grown on 0mg/L Cu </w:t>
      </w:r>
      <w:r w:rsidRPr="006340BE">
        <w:rPr>
          <w:i/>
          <w:iCs/>
        </w:rPr>
        <w:t>Pseudomonas</w:t>
      </w:r>
      <w:r w:rsidRPr="006340BE">
        <w:t xml:space="preserve"> Selective Media (PSM) were randomly selected. For positive controls, 3 colonies from the "Phyllo-C" </w:t>
      </w:r>
      <w:proofErr w:type="spellStart"/>
      <w:r w:rsidRPr="006340BE">
        <w:t>phyllosphere</w:t>
      </w:r>
      <w:proofErr w:type="spellEnd"/>
      <w:r w:rsidRPr="006340BE">
        <w:t xml:space="preserve"> culture grown on 300mg/L Cu </w:t>
      </w:r>
      <w:r w:rsidR="00457B44">
        <w:t>(equiv. to 4.72mM</w:t>
      </w:r>
      <w:r w:rsidR="00E4311C">
        <w:t xml:space="preserve"> Cu</w:t>
      </w:r>
      <w:r w:rsidR="00457B44">
        <w:t xml:space="preserve">) </w:t>
      </w:r>
      <w:r w:rsidRPr="006340BE">
        <w:t xml:space="preserve">PSM, 3 colonies from the "Phyllo-C" </w:t>
      </w:r>
      <w:proofErr w:type="spellStart"/>
      <w:r w:rsidRPr="006340BE">
        <w:t>phyllosphere</w:t>
      </w:r>
      <w:proofErr w:type="spellEnd"/>
      <w:r w:rsidRPr="006340BE">
        <w:t xml:space="preserve"> culture grown on 200mg/L Cu </w:t>
      </w:r>
      <w:r w:rsidR="00457B44">
        <w:t>(equiv. to 3.15mM</w:t>
      </w:r>
      <w:r w:rsidR="00E4311C">
        <w:t xml:space="preserve"> Cu</w:t>
      </w:r>
      <w:r w:rsidR="00457B44">
        <w:t xml:space="preserve">) </w:t>
      </w:r>
      <w:r w:rsidRPr="006340BE">
        <w:t xml:space="preserve">PSM, and 2 colonies from the "Rhizo-C" rhizosphere culture grown on 200mg/L Cu PSM were randomly selected. </w:t>
      </w:r>
      <w:r>
        <w:t>The p</w:t>
      </w:r>
      <w:r w:rsidRPr="006340BE">
        <w:t xml:space="preserve">ositive and negative control colonies were streaked on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075B7529" w14:textId="378462E7" w:rsidR="001A0A03" w:rsidRPr="001A0A03" w:rsidRDefault="001A0A03" w:rsidP="00BC1FE2">
      <w:pPr>
        <w:spacing w:line="360" w:lineRule="auto"/>
      </w:pPr>
      <w:r>
        <w:rPr>
          <w:i/>
          <w:iCs/>
        </w:rPr>
        <w:t>0.8% water agar</w:t>
      </w:r>
      <w:r>
        <w:t xml:space="preserve"> (per 400mL): Agar (3.2g)</w:t>
      </w:r>
    </w:p>
    <w:p w14:paraId="6F69127E" w14:textId="444BD869"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w:t>
      </w:r>
      <w:proofErr w:type="spellStart"/>
      <w:r>
        <w:t>FeEDTA</w:t>
      </w:r>
      <w:proofErr w:type="spellEnd"/>
      <w:r>
        <w:t xml:space="preserve">, </w:t>
      </w:r>
      <w:r w:rsidR="00697248">
        <w:t>2% NaCl) (2.00mL), 0.2% Bromothymol-Blue (2.00mL), 1.8% NH</w:t>
      </w:r>
      <w:r w:rsidR="00697248">
        <w:rPr>
          <w:vertAlign w:val="subscript"/>
        </w:rPr>
        <w:t>4</w:t>
      </w:r>
      <w:r w:rsidR="00697248">
        <w:t>Cl (1.15mL), Agar (3.20g), “Trace Elements 4 GRDM” (200µL)</w:t>
      </w:r>
    </w:p>
    <w:p w14:paraId="31D53057" w14:textId="77777777" w:rsidR="00C03A93" w:rsidRDefault="00C03A93" w:rsidP="00BC1FE2">
      <w:pPr>
        <w:spacing w:line="360" w:lineRule="auto"/>
        <w:rPr>
          <w:b/>
          <w:bCs/>
          <w:sz w:val="19"/>
          <w:szCs w:val="19"/>
        </w:rPr>
      </w:pPr>
    </w:p>
    <w:p w14:paraId="79A5E37B" w14:textId="6165D1F6" w:rsidR="00697248" w:rsidRPr="00697248" w:rsidRDefault="002533C8" w:rsidP="00BC1FE2">
      <w:pPr>
        <w:spacing w:line="360" w:lineRule="auto"/>
      </w:pPr>
      <w:r>
        <w:rPr>
          <w:noProof/>
          <w14:ligatures w14:val="standardContextual"/>
        </w:rPr>
        <w:lastRenderedPageBreak/>
        <mc:AlternateContent>
          <mc:Choice Requires="wpg">
            <w:drawing>
              <wp:anchor distT="0" distB="0" distL="114300" distR="114300" simplePos="0" relativeHeight="251697152" behindDoc="0" locked="0" layoutInCell="1" allowOverlap="1" wp14:anchorId="6951A52A" wp14:editId="733323F6">
                <wp:simplePos x="0" y="0"/>
                <wp:positionH relativeFrom="margin">
                  <wp:align>left</wp:align>
                </wp:positionH>
                <wp:positionV relativeFrom="margin">
                  <wp:align>top</wp:align>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13D45067" w14:textId="77777777" w:rsidR="002533C8" w:rsidRPr="001B5CF8" w:rsidRDefault="002533C8" w:rsidP="002533C8">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951A52A" id="Group 11" o:spid="_x0000_s1026" style="position:absolute;margin-left:0;margin-top:0;width:487pt;height:395pt;z-index:251697152;mso-position-horizontal:left;mso-position-horizontal-relative:margin;mso-position-vertical:top;mso-position-vertical-relative:margin"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qf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q9/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13D45067" w14:textId="77777777" w:rsidR="002533C8" w:rsidRPr="001B5CF8" w:rsidRDefault="002533C8" w:rsidP="002533C8">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x="margin" anchory="margin"/>
              </v:group>
            </w:pict>
          </mc:Fallback>
        </mc:AlternateContent>
      </w:r>
      <w:r w:rsidR="00697248" w:rsidRPr="00697248">
        <w:rPr>
          <w:i/>
          <w:iCs/>
        </w:rPr>
        <w:t xml:space="preserve">Cu </w:t>
      </w:r>
      <w:r w:rsidR="001A0A03">
        <w:rPr>
          <w:i/>
          <w:iCs/>
        </w:rPr>
        <w:t>(</w:t>
      </w:r>
      <w:proofErr w:type="spellStart"/>
      <w:r w:rsidR="001A0A03">
        <w:rPr>
          <w:i/>
          <w:iCs/>
        </w:rPr>
        <w:t>xmM</w:t>
      </w:r>
      <w:proofErr w:type="spellEnd"/>
      <w:r w:rsidR="001A0A03">
        <w:rPr>
          <w:i/>
          <w:iCs/>
        </w:rPr>
        <w:t xml:space="preserve">) </w:t>
      </w:r>
      <w:r w:rsidR="00697248" w:rsidRPr="00697248">
        <w:rPr>
          <w:i/>
          <w:iCs/>
        </w:rPr>
        <w:t>MGY media</w:t>
      </w:r>
      <w:r w:rsidR="00697248">
        <w:t xml:space="preserve"> (per 600mL): Mannitol (6.00g), L-glutamic acid (1.20g), KH</w:t>
      </w:r>
      <w:r w:rsidR="00697248">
        <w:rPr>
          <w:vertAlign w:val="subscript"/>
        </w:rPr>
        <w:t>2</w:t>
      </w:r>
      <w:r w:rsidR="00697248">
        <w:t>PO</w:t>
      </w:r>
      <w:r w:rsidR="00697248">
        <w:rPr>
          <w:vertAlign w:val="subscript"/>
        </w:rPr>
        <w:t>4</w:t>
      </w:r>
      <w:r w:rsidR="00697248">
        <w:t xml:space="preserve"> (0.30g), NaCl (0.10g), 1.0M KOH (adjusted to pH 7.0), Yeast Extract (0.15g), Agar (9.6g), 1</w:t>
      </w:r>
      <w:r w:rsidR="001A0A03">
        <w:t>.0</w:t>
      </w:r>
      <w:r w:rsidR="00697248">
        <w:t>M CuSO4 (10</w:t>
      </w:r>
      <w:r w:rsidR="001A0A03">
        <w:t>0</w:t>
      </w:r>
      <w:r w:rsidR="00697248">
        <w:t xml:space="preserve">µL per </w:t>
      </w:r>
      <w:r w:rsidR="001A0A03">
        <w:t>1</w:t>
      </w:r>
      <w:r w:rsidR="00697248">
        <w:t>m</w:t>
      </w:r>
      <w:r w:rsidR="001A0A03">
        <w:t xml:space="preserve">M concentration </w:t>
      </w:r>
      <w:r w:rsidR="00697248" w:rsidRPr="001A0A03">
        <w:t>required</w:t>
      </w:r>
      <w:r w:rsidR="00697248">
        <w:t>)</w:t>
      </w:r>
    </w:p>
    <w:p w14:paraId="0ACC3E4D" w14:textId="520FFB2E" w:rsidR="0051783F" w:rsidRDefault="00697248" w:rsidP="0051783F">
      <w:pPr>
        <w:spacing w:line="360" w:lineRule="auto"/>
        <w:rPr>
          <w:b/>
          <w:bCs/>
          <w:sz w:val="26"/>
          <w:szCs w:val="26"/>
        </w:rPr>
      </w:pPr>
      <w:r>
        <w:t xml:space="preserve"> </w:t>
      </w:r>
    </w:p>
    <w:p w14:paraId="3318BA9B" w14:textId="368FC9E2" w:rsidR="0051783F" w:rsidRDefault="0051783F" w:rsidP="0051783F">
      <w:pPr>
        <w:spacing w:line="360" w:lineRule="auto"/>
        <w:rPr>
          <w:b/>
          <w:bCs/>
          <w:sz w:val="26"/>
          <w:szCs w:val="26"/>
        </w:rPr>
      </w:pPr>
      <w:r w:rsidRPr="008F0804">
        <w:rPr>
          <w:b/>
          <w:bCs/>
          <w:sz w:val="26"/>
          <w:szCs w:val="26"/>
        </w:rPr>
        <w:t>Results</w:t>
      </w:r>
    </w:p>
    <w:p w14:paraId="2A4EDCFE" w14:textId="3E62CEBC" w:rsidR="00B25FFE" w:rsidRDefault="00B25FFE" w:rsidP="00B25FFE">
      <w:pPr>
        <w:spacing w:line="360" w:lineRule="auto"/>
        <w:rPr>
          <w:b/>
          <w:bCs/>
        </w:rPr>
      </w:pPr>
      <w:r w:rsidRPr="00BC1FE2">
        <w:rPr>
          <w:b/>
          <w:bCs/>
        </w:rPr>
        <w:t>Nodulation assessmen</w:t>
      </w:r>
      <w:r>
        <w:rPr>
          <w:b/>
          <w:bCs/>
        </w:rPr>
        <w:t>t</w:t>
      </w:r>
    </w:p>
    <w:p w14:paraId="4322B5BD" w14:textId="0260D509" w:rsidR="00D40369" w:rsidRPr="005434EE" w:rsidRDefault="00D40369" w:rsidP="00B25FFE">
      <w:pPr>
        <w:spacing w:line="360" w:lineRule="auto"/>
      </w:pPr>
      <w:r>
        <w:rPr>
          <w:i/>
          <w:iCs/>
        </w:rPr>
        <w:t>L. rectus</w:t>
      </w:r>
      <w:r w:rsidR="005434EE">
        <w:rPr>
          <w:i/>
          <w:iCs/>
        </w:rPr>
        <w:t xml:space="preserve"> </w:t>
      </w:r>
      <w:r w:rsidR="005434EE">
        <w:t>Tas2206</w:t>
      </w:r>
    </w:p>
    <w:p w14:paraId="4F9B8CB4" w14:textId="319503E8"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w:t>
      </w:r>
      <w:r w:rsidR="002B415A">
        <w:t xml:space="preserve">(S1) </w:t>
      </w:r>
      <w:r w:rsidR="00284A13">
        <w:t>presented with developed nodules</w:t>
      </w:r>
      <w:r w:rsidR="009D7B8C">
        <w:t xml:space="preserve"> </w:t>
      </w:r>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6C41F6D7"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r w:rsidR="00506304">
        <w:t>.</w:t>
      </w:r>
    </w:p>
    <w:p w14:paraId="23932F99" w14:textId="39A779B0" w:rsidR="003341BD" w:rsidRPr="00D03B79" w:rsidRDefault="00C03A93" w:rsidP="00DA5CF1">
      <w:pPr>
        <w:spacing w:line="360" w:lineRule="auto"/>
      </w:pPr>
      <w:r>
        <w:rPr>
          <w:noProof/>
          <w14:ligatures w14:val="standardContextual"/>
        </w:rPr>
        <w:lastRenderedPageBreak/>
        <mc:AlternateContent>
          <mc:Choice Requires="wpg">
            <w:drawing>
              <wp:anchor distT="0" distB="0" distL="114300" distR="114300" simplePos="0" relativeHeight="251699200" behindDoc="0" locked="0" layoutInCell="1" allowOverlap="1" wp14:anchorId="0CE64597" wp14:editId="337E11A4">
                <wp:simplePos x="0" y="0"/>
                <wp:positionH relativeFrom="margin">
                  <wp:align>right</wp:align>
                </wp:positionH>
                <wp:positionV relativeFrom="margin">
                  <wp:align>top</wp:align>
                </wp:positionV>
                <wp:extent cx="6210300" cy="328168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210300" cy="3281680"/>
                          <a:chOff x="-25400" y="96906"/>
                          <a:chExt cx="6210300" cy="3283164"/>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25400" y="2647950"/>
                            <a:ext cx="6210300" cy="732120"/>
                            <a:chOff x="-25400" y="0"/>
                            <a:chExt cx="6210300" cy="732120"/>
                          </a:xfrm>
                        </wpg:grpSpPr>
                        <wps:wsp>
                          <wps:cNvPr id="554035893" name="Text Box 2"/>
                          <wps:cNvSpPr txBox="1">
                            <a:spLocks noChangeArrowheads="1"/>
                          </wps:cNvSpPr>
                          <wps:spPr bwMode="auto">
                            <a:xfrm>
                              <a:off x="19050" y="0"/>
                              <a:ext cx="6165850" cy="732120"/>
                            </a:xfrm>
                            <a:prstGeom prst="rect">
                              <a:avLst/>
                            </a:prstGeom>
                            <a:solidFill>
                              <a:srgbClr val="FFFFFF"/>
                            </a:solidFill>
                            <a:ln w="9525">
                              <a:noFill/>
                              <a:miter lim="800000"/>
                              <a:headEnd/>
                              <a:tailEnd/>
                            </a:ln>
                          </wps:spPr>
                          <wps:txb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L. 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wps:txbx>
                          <wps:bodyPr rot="0" vert="horz" wrap="square" lIns="91440" tIns="45720" rIns="91440" bIns="45720" anchor="t" anchorCtr="0">
                            <a:noAutofit/>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722309851" name="Straight Connector 9"/>
                          <wps:cNvCnPr/>
                          <wps:spPr>
                            <a:xfrm flipV="1">
                              <a:off x="-25400" y="68583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E64597" id="Group 13" o:spid="_x0000_s1041" style="position:absolute;margin-left:437.8pt;margin-top:0;width:489pt;height:258.4pt;z-index:251699200;mso-position-horizontal:right;mso-position-horizontal-relative:margin;mso-position-vertical:top;mso-position-vertical-relative:margin;mso-width-relative:margin;mso-height-relative:margin" coordorigin="-254,969" coordsize="62103,3283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&#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&#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&#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10;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&#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&#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9u229v/////////////////////////////27aQ2///&#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tmYAZrb////////////////////////////////bkGaQ2///////////////////////////////&#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Zrb/////////////////////////&#10;///////bkDoAZrb/////////////////////////////////////////////////////////////&#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25A6&#10;AAAAAAAAAAAAAAAAAAAAAAAAAAAAAAAAAAAAAAAAAAAAAAAAAAAAAAAAZrb/////////////////&#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btpBmOgAAAAAAAAAAAAAAAAAAAAAA&#10;AAAAAAAAAAAAAAAAAAAAOma2////////////////////////////////////////////////////&#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9uQOgAAZrbb29vb29vb29vb29vb29vb29vb29vb////////////////&#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7ZmZrb/&#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tmY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9vb29u2tra2tra2tra2tra2tra2trZmOgAAZrb/////////////////////////&#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bkDoAAAAAAAAAAAAAAAAAAAAA&#10;AAAAAAAAAAAAAAAAZr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25A6AAAAAAA6Ojo6Ojo6Ojo6Ojo6Ojo6Ojo6OgAAAAAAZr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AOpDb////////&#10;///////////////////////bkDoAZrb/////////////////////////////////////////////&#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5A6Zrb/////////////////////////////////25BmkNv/&#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2&#10;Zma2////////////////////////////////25BmkNv/////////////////////////////////&#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7ZmZrb/////////////////////////&#10;///bkDoAZrb/////////////////////////////////////////////////////////////////&#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tmYAAAAAAAAAAAAAAAAAAAAAAAAAAAAAAAAAAAAAAAAAZrb/////////////////////&#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7ZmAAAAAAAAAAAAAAAAAAAA&#10;AAAAAAAAAAAAAAAAAAAAZrb/////////////////////////////////////////////////////&#10;////////////////////////////////////////////////////////////////////////////&#10;///////////////////////////////////////////////////b27aQZmY6Ojo6AAAAAAAAAAA6&#10;Ojo6ZmaQttv/////////////////////////////////////////////////////////////////&#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2ZgA6Zrbb29vb29vb29vb29vb29vb29vb29u2ZgAAZrb/////////&#10;////////////////////////////////////////////////////////////////////////////&#10;////////////////////////////////////////////////////////////////////////////&#10;////////////27ZmOgAAAAAAAAAAAAAAAAAAAAAAAAAAAAAAAAAAAAAAADpmttv/////////////&#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tpBmttv/&#10;////////////////////////////tmY6Zrb/////////////////////////////////////////&#10;////////////////////////////////////////////////////////////////////////////&#10;////////////////////////////////////////////////////tmY6AAAAAAA6OmZmZpC2tra2&#10;tra2tra2tra2tpCQZmZmOjoAAAAAAAA6kNv/////////////////////////////////////////&#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5A6OpDb&#10;////////////////////////////////////////////////////////////////////////////&#10;////////////////////////////////////////////////////////////////////////////&#10;/////////////////7ZmAAA6kLbb///////////////////////////////////////////btmY6&#10;ADqQ2///////////////////////////////////////////////////////////////////////&#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29u2tra2tra2tra2tra2tra2tra2tra2tra2kDoAADqQ2///////////////////////////////&#10;////////////////////////////////////////////////////////////////////////////&#10;////////////////////////////////////////////////////////////tmYAZrb/////////&#10;///////////////////////////////////////////bkDoAZrb/////////////////////////&#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AAAAAAAAAAAAAAAAAAAAAAAAAAAA&#10;AAAAAAAAAAA6kNv/////////////////////////////////////////////////////////////&#10;////////////////////////////////////////////////////////////////////////////&#10;////////////////////////////tmYAZrb/////////////////////////////////////////&#10;////////////tmYAZrb/////////////////////////////////////////////////////////&#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tmYAAAAAADo6Ojo6Ojo6Ojo6Ojo6Ojo6OjoAAAAAOjo6Zrb/////////////////&#10;////////////////////////////////////////////////////////////////////////////&#10;/////////////////////////////////////////////////////////////////////////7Zm&#10;AAA6kLbb////////////////////////////////////////////27ZmAABmtv//////////////&#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tmYAOpDb////////////&#10;////////////////25BmkNv/////////////////////////////////////////////////////&#10;////////////////////////////////////////////////////////////////////////////&#10;////////////////////////////////////////////tmYAAAAAAAA6ZmZmkLa2tra229vb29vb&#10;29vb27a2traQZmY6AAAAAAAAZrb/////////////////////////////////////////////////&#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29u229v////////////////////////////////bkGaQ2///////&#10;////////////////////////////////////////////////////////////////////////////&#10;////////////////////////////////////////////////////////////////////////////&#10;////////////////25BmOgAAAAAAAAAAAAAAAAAAAAAAAAAAAAAAAAAAAAAAAAA6kLbb////////&#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tmY6kNv/////////////////////////////////////&#10;////////////////////////////////////////////////////////////////////////////&#10;///////////////////////////////////////////////////////////////////btpBmOjo6&#10;AAAAAAAAAAAAAAAAAAA6OjpmkLbb////////////////////////////////////////////////&#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9uQ&#10;OgA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tmYAAAAAAAAAAAAAAAAAAAAAAAAA&#10;AAAAAAAAAAA6Zrb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tmYAAGaQ29vb29vb29vb29vb29vb29v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6Zrb/////////&#10;////////////////////////////////////////////////////////////////////////////&#10;////////////////////////////////////////////////////////////////////////////&#10;////////////////////////////////////////////////////////////////////////////&#10;////////////////////////////tmYAZrb/////////////////////////////////////////&#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9u2tra2ttvb////////////////////&#10;////////////////////////////////////////////////////////////////////////////&#10;////////////////////////////////////////////////////////////////////////////&#10;///////////////b29vb29vb29vb29vb29vb29vb29vb29vb29vb29vb29vb29vb29vb29uQZgAA&#10;Zrb/////////////////////////////////////////////////////////////////////////&#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&#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9uQOgAAADpmttv/////////////////////25A6ADqQ2///////////////////////&#10;////////////////////////////////////////////////////////////////////////////&#10;/////////////////////////////////////////////////////////////////////9uQOgBm&#10;tv/////////////////////////////////////////////////bkDoAZrb/////////////////&#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25A6ADqQ2///////////////&#10;///////////////bkDo6kNv/////////////////////////////////////////////////////&#10;////////////////////////////////////////////////////////////////////////////&#10;///////////////////////////////////////bkDo6kNv/////////////////////////////&#10;////////////////////tmY6Zrb/////////////////////////////////////////////////&#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tmYAZrb/////////////////////////////////tmYAZrb/////////&#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tmYAZrb/////&#10;///////////////////////////bkDoAZrb/////////////////////////////////////////&#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7ZmAGa2////////////////////////////25A6AAA6&#10;kNv/////////////////////////////////////////////////////////////////////////&#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bkDoAOma229v////////////b27aQZjoAAAAAAGa2////////////////////////////////&#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9u2ZjoAAAAAAAAAAAAAAAAAAAAA&#10;AAAAADqQ2///////////////////////////////////////////////////////////////////&#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b27ZmOjoAAAAAAAAAADo6Zrbb////////////////////////////&#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b&#10;tpBmZma22///////////27ZmOjo6Zrbb////////////////////////////////////////////&#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bkDoAAAAAAAAAZrb////////////////bkDoA&#10;OpDb////////////////////////////////////////////////////////////////////////&#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25A6AAAAADo6Zrbb////////////////////tmYAAABmtv//////////////////////////&#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tmYAOpDb////////////////////&#10;////////tmYAAAAAZrb/////////////////////////////////////////////////////////&#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tmYAZrb////////////////////////////bkDoAAAAAZrb/////////////&#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25A6AGa2////////&#10;/////////////////7ZmAAAAAAA6kNv/////////////////////////////////////////////&#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2ZgAAOma22//////////////btmY6AAAAAAAAADqQ2///&#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9uQOgAAAAAAAAAAAAAAAAAAAAAAAAAAADpmtv//////////////////////////////////////&#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btmY6OgAAAAAAAAAAADo6ZpC2&#10;2///////////////////////////////////////////////////////////////////////////&#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tmYA&#10;Ojpmttv//////////////////9u2Zjo6AAAAAAAAAAA6Oma229v/////////////////////////&#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tmYAAAAAZrb/////////////27ZmAAAAAAAA&#10;AAA6OmZmkLa2kGZmOjo6kNv/////////////////////////////////////////////////////&#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tmYAAAAAZrb//////////7ZmAAAAAAAAADqQ2//////////////////btmZmkNv/////&#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tmYAAAAAZrb////////bkDoA&#10;AAAAADqQ2/////////////////////////+2Zma2////////////////////////////////////&#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tmYAAAAAZrb//////9uQOgAAAAA6kNv/////////////////////////&#10;////tmY6kNv/////////////////////////////////////////////////////////////////&#10;/////////wAAAAAAAAAAAAAAAAAAAAAAAAAAAAAAAAAAAAAAAAAAAAAAAAAAAAAAAAAAAA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27ZmOgAAOma2&#10;29v/25A6AAAAAGa2///////////////////////////////bkDoAZrb/////////////////////&#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27ZmOgAAAAAAAAAAOpDb////////////////&#10;/////////////9uQOgAAZrb/////////////////////////////////////////////////////&#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27ZmOgAAZrb/////////////////////////////tmYAAAA6kNv/////////&#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25BmZpDb////////////////////////////////////////////&#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wAAAAAAAAAAAAAAAAAAAAAAAAAA&#10;AAAAAAAAAAAAAAAAAAAAAAAAAAAAAAAAAAAAAAAAAAAAAAAAAAAAAAAAAAAAAAAAAAAAAAAAAAAA&#10;AAAAAAAAAAAAAP//////////////////////////////////////////////////////////////&#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wAA&#10;AP//////////////////////////////////////////////////////////////////////////&#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wAAAP//////////////////////////////&#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wAAAP//////////////////////////////////////////////////////////////&#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wAAAP//////////////////&#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wAAAP//////////////////////////////////////////////////&#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wAAAP//////&#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wAAAP//////////////////////////////////////&#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wAAAP//////////////////////////////////////////////////////////////////////&#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&#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&#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&#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&#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&#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&#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&#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&#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&#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&#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&#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&#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&#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&#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Bk&#10;AAAAAP//////////////////////////////////////////////////////////////////////&#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BkAAAAAP//////////////////////////&#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BkAAAAAP//////////////////////////////////////////////////////////&#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BkAAAAAP//////////////&#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BkAAAAAP//////////////////////////////////////////////&#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BkAAAAAP//&#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BkAAAAAP//////////////////////////////////&#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BkAAAAAP//////////////////////////////////////////////////////////////////&#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10;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BkAAAAAP//////////////////////&#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10;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&#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10;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&#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10;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&#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10;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&#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10;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&#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10;////////////////////////////////////////////////////////////////////////////&#10;/////////////////////////////////////wAAAP//////////////////////////////////&#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10;////////////////////////////////////////////////////////////////////////////&#10;////////////////////////////////////////////////////////////////////////////&#10;/////wAAAP//////////////////////////////////////////////////////////////////&#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JDukJDu&#10;kJDukAAAA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10;////////////////////////////////////////////////////////////////////////////&#10;/////////////////////////////////////////////////wAAAP//////////////////////&#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JDukJDukJDukAAAA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JDukJDukJDukAAAA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AAAA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AAAAAAAAAAAAAAAAAAAAAAAAAAAAAAA&#10;AAAAAAAAAAAAAAAAAAAAAAAAAAAAAAAAAAAAAAAAAAAAAAAAAAAAAAAAAAAAAAAAAAAAAAAAAAAA&#10;AAAAAAAAAAAAA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AAA&#10;A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10;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10;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10;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10;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10;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10;////////////////////////////////////////////////////////////////////////////&#10;////////////////////////////////////////////////////////////////////////////&#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10;////////////////////////////////////////////////////////////////////////////&#10;////////////////////////////////////////////////////////////////////////////&#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10;////////////////////////////////////////////////////////////////////////////&#10;////////////////////////////////////////////////////////////////////////////&#10;////////////////////////////////////////////////////////////////////////////&#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10;////////////////////////////////////////////////////////////////////////////&#10;////////////////////////////////////////////////////////////////////////////&#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10;////////////////////////////////////////////////////////////////////////////&#10;////////////////////////////////////////////////////////////////////////////&#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10;////////////////////////////////////////////////////////////////////////////&#10;////////////////////////////////////////////////////////////////////////////&#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10;////////////////////////////////////////////////////////////////////////////&#10;////////////////////////////////////////////////////////////////////////////&#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P//////////////////////////////////////////////////////&#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b&#10;27aQZmY6Ojo6AAAAAAAAAAA6Ojo6ZmaQttv/////////////////////////////////////////&#10;////////////////////////////////////////////////////////////////////////////&#10;/////////////////////////////////wAAAP//////////////////////////////////////&#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27ZmOgAAAAAAAAAAAAAAAAAAAAAAAAAAAAAAAAAA&#10;AAAAADpmttv/////////////////////////////////////////////////////////////////&#10;////////////////////////////////////////////////////////////////////////////&#10;/wAAAP//////////////////////////////////////////////////////////////////////&#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tmY6AAAAAAA6OmZmZpC2tra2tra2tra2tra2tpCQZmZmOjoAAAAAAAA6kNv/////////////////&#10;////////////////////////////////////////////////////////////////////////////&#10;/////////////////////////////////////////////wAAAP//////////////////////////&#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7ZmAAA6kLbb////////////////////////&#10;///////////////////btmY6ADqQ2///////////////////////////////////////////////&#10;////////////////////////////////////////////////////////////////////////////&#10;/////////////wAAAP//////////////////////////////////////////////////////////&#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tmYAZrb////////////////////////////////////////////////////bkDoAZrb/&#10;////////////////////////////////////////////////////////////////////////////&#10;/////////////////////////////////////////////////////////wAAAP//////////////&#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tmYAZrb/////////////////&#10;////////////////////////////////////tmYAZrb/////////////////////////////////&#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&#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left:-254;top:26479;width:62103;height:7321" coordorigin="-254" coordsize="62103,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190;width:61659;height:7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L. 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v:textbox>
                  </v:shape>
                  <v:line id="Straight Connector 9" o:spid="_x0000_s1045"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line id="Straight Connector 9" o:spid="_x0000_s1046" style="position:absolute;flip:y;visibility:visible;mso-wrap-style:square" from="-254,6858" to="61595,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group>
                <w10:wrap type="topAndBottom" anchorx="margin" anchory="margin"/>
              </v:group>
            </w:pict>
          </mc:Fallback>
        </mc:AlternateContent>
      </w:r>
      <w:r w:rsidR="003341BD">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rsidR="003341BD">
        <w:t xml:space="preserve"> seedlings inoculated, </w:t>
      </w:r>
      <w:r w:rsidR="00036C3F">
        <w:t>four</w:t>
      </w:r>
      <w:r w:rsidR="003341BD">
        <w:t xml:space="preserve"> displayed signs of rhizobia symbiosis. </w:t>
      </w:r>
      <w:r w:rsidR="007C1685">
        <w:t>L4+2 and L4+7</w:t>
      </w:r>
      <w:r w:rsidR="00AF5158">
        <w:t xml:space="preserve"> each </w:t>
      </w:r>
      <w:r w:rsidR="003341BD">
        <w:t>presented with</w:t>
      </w:r>
      <w:r w:rsidR="007C1685">
        <w:t xml:space="preserve"> 1-2</w:t>
      </w:r>
      <w:r w:rsidR="003341BD">
        <w:t xml:space="preserve"> sma</w:t>
      </w:r>
      <w:r w:rsidR="00010BE3">
        <w:t>ll green</w:t>
      </w:r>
      <w:r w:rsidR="003341BD">
        <w:t xml:space="preserve"> bumps</w:t>
      </w:r>
      <w:r w:rsidR="009D7B8C">
        <w:t xml:space="preserve"> </w:t>
      </w:r>
      <w:r w:rsidR="003341BD">
        <w:t>which may be evidence of an attempt</w:t>
      </w:r>
      <w:r w:rsidR="00AF5158">
        <w:t xml:space="preserve"> </w:t>
      </w:r>
      <w:r w:rsidR="003341BD">
        <w:t>at nodulation</w:t>
      </w:r>
      <w:r w:rsidR="00B03927">
        <w:t xml:space="preserve">. </w:t>
      </w:r>
      <w:r w:rsidR="007C1685">
        <w:t xml:space="preserve">Three subjects </w:t>
      </w:r>
      <w:r w:rsidR="002B415A">
        <w:t xml:space="preserve">(S2) </w:t>
      </w:r>
      <w:r w:rsidR="003341BD">
        <w:t xml:space="preserve">presented with developed </w:t>
      </w:r>
      <w:r w:rsidR="00AB4FAC">
        <w:t xml:space="preserve">green </w:t>
      </w:r>
      <w:r w:rsidR="003341BD">
        <w:t>nodules</w:t>
      </w:r>
      <w:r w:rsidR="00AB4FAC">
        <w:t xml:space="preserve"> </w:t>
      </w:r>
      <w:r w:rsidR="003341BD">
        <w:t>(L</w:t>
      </w:r>
      <w:r w:rsidR="00C30BEB">
        <w:t>4</w:t>
      </w:r>
      <w:r w:rsidR="003341BD">
        <w:t>+</w:t>
      </w:r>
      <w:r w:rsidR="00CB6D39">
        <w:t>1</w:t>
      </w:r>
      <w:r w:rsidR="003341BD">
        <w:t xml:space="preserve">: </w:t>
      </w:r>
      <w:r w:rsidR="00CB6D39">
        <w:t>2</w:t>
      </w:r>
      <w:r w:rsidR="003341BD">
        <w:t>, L</w:t>
      </w:r>
      <w:r w:rsidR="00C30BEB">
        <w:t>4</w:t>
      </w:r>
      <w:r w:rsidR="003341BD">
        <w:t>+</w:t>
      </w:r>
      <w:r w:rsidR="00C30BEB">
        <w:t>6</w:t>
      </w:r>
      <w:r w:rsidR="003341BD">
        <w:t xml:space="preserve">: </w:t>
      </w:r>
      <w:r w:rsidR="00C30BEB">
        <w:t>2</w:t>
      </w:r>
      <w:r w:rsidR="003341BD">
        <w:t>, L</w:t>
      </w:r>
      <w:r w:rsidR="0042188B">
        <w:t>4</w:t>
      </w:r>
      <w:r w:rsidR="003341BD">
        <w:t>+</w:t>
      </w:r>
      <w:r w:rsidR="00C30BEB">
        <w:t>7</w:t>
      </w:r>
      <w:r w:rsidR="003341BD">
        <w:t>:</w:t>
      </w:r>
      <w:r w:rsidR="00C30BEB">
        <w:t>1</w:t>
      </w:r>
      <w:r w:rsidR="003341BD">
        <w:t>)</w:t>
      </w:r>
      <w:r w:rsidR="00627300">
        <w:t xml:space="preserve">. </w:t>
      </w:r>
      <w:r w:rsidR="00DA32B5" w:rsidRPr="00B100B4">
        <w:t>(Fig</w:t>
      </w:r>
      <w:r w:rsidR="00C73233">
        <w:t>.</w:t>
      </w:r>
      <w:r w:rsidR="00B100B4" w:rsidRPr="00B100B4">
        <w:t>1b</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w:t>
      </w:r>
      <w:proofErr w:type="spellStart"/>
      <w:r w:rsidR="00D03B79" w:rsidRPr="00BC1FE2">
        <w:rPr>
          <w:i/>
          <w:iCs/>
        </w:rPr>
        <w:t>australicum</w:t>
      </w:r>
      <w:proofErr w:type="spellEnd"/>
      <w:r w:rsidR="00D03B79">
        <w:rPr>
          <w:i/>
          <w:iCs/>
        </w:rPr>
        <w:t xml:space="preserve"> </w:t>
      </w:r>
      <w:r w:rsidR="00D03B79">
        <w:t>was recovered.</w:t>
      </w:r>
    </w:p>
    <w:p w14:paraId="5EBA097F" w14:textId="1681880F" w:rsidR="005A3939" w:rsidRDefault="002C69D3" w:rsidP="002C69D3">
      <w:pPr>
        <w:spacing w:line="360" w:lineRule="auto"/>
      </w:pPr>
      <w:r w:rsidRPr="008D4497">
        <w:rPr>
          <w:i/>
          <w:iCs/>
        </w:rPr>
        <w:t>L</w:t>
      </w:r>
      <w:r w:rsidR="00D03B79" w:rsidRPr="008D4497">
        <w:rPr>
          <w:i/>
          <w:iCs/>
        </w:rPr>
        <w:t xml:space="preserve">. </w:t>
      </w:r>
      <w:proofErr w:type="spellStart"/>
      <w:r w:rsidR="00D03B79" w:rsidRPr="008D4497">
        <w:rPr>
          <w:i/>
          <w:iCs/>
        </w:rPr>
        <w:t>uliginosus</w:t>
      </w:r>
      <w:proofErr w:type="spellEnd"/>
      <w:r w:rsidR="00D03B79" w:rsidRPr="008D4497">
        <w:rPr>
          <w:i/>
          <w:iCs/>
        </w:rPr>
        <w:t xml:space="preserve"> </w:t>
      </w:r>
      <w:r w:rsidR="005A3939" w:rsidRPr="005A3939">
        <w:t>GLOC005</w:t>
      </w:r>
    </w:p>
    <w:p w14:paraId="1CB4A737" w14:textId="42BAAF97" w:rsidR="002C69D3" w:rsidRPr="00424959" w:rsidRDefault="005A3939" w:rsidP="002C69D3">
      <w:pPr>
        <w:spacing w:line="360" w:lineRule="auto"/>
      </w:pPr>
      <w:r>
        <w:t xml:space="preserve">None of the seven </w:t>
      </w:r>
      <w:r w:rsidR="002C69D3">
        <w:t xml:space="preserve">inoculated </w:t>
      </w:r>
      <w:r w:rsidRPr="008D4497">
        <w:rPr>
          <w:i/>
          <w:iCs/>
        </w:rPr>
        <w:t xml:space="preserve">L. </w:t>
      </w:r>
      <w:proofErr w:type="spellStart"/>
      <w:r w:rsidRPr="008D4497">
        <w:rPr>
          <w:i/>
          <w:iCs/>
        </w:rPr>
        <w:t>uliginosus</w:t>
      </w:r>
      <w:proofErr w:type="spellEnd"/>
      <w:r w:rsidRPr="008D4497">
        <w:rPr>
          <w:i/>
          <w:iCs/>
        </w:rPr>
        <w:t xml:space="preserve"> </w:t>
      </w:r>
      <w:r w:rsidRPr="005A3939">
        <w:t>GLOC005</w:t>
      </w:r>
      <w:r>
        <w:t xml:space="preserve"> </w:t>
      </w:r>
      <w:r w:rsidR="002C69D3">
        <w:t xml:space="preserve">subjects displayed </w:t>
      </w:r>
      <w:r w:rsidR="007D2C9C">
        <w:t>nodules. However, four subjects</w:t>
      </w:r>
      <w:r w:rsidR="00DE3087">
        <w:t xml:space="preserve"> (S3</w:t>
      </w:r>
      <w:proofErr w:type="gramStart"/>
      <w:r w:rsidR="00DE3087">
        <w:t>a,S</w:t>
      </w:r>
      <w:proofErr w:type="gramEnd"/>
      <w:r w:rsidR="00DE3087">
        <w:t>3b)</w:t>
      </w:r>
      <w:r w:rsidR="007D2C9C">
        <w:t xml:space="preserve"> displayed a series of </w:t>
      </w:r>
      <w:r w:rsidR="004E4654">
        <w:t xml:space="preserve">small orange </w:t>
      </w:r>
      <w:r w:rsidR="007D2C9C">
        <w:t>bumps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w:t>
      </w:r>
      <w:proofErr w:type="spellStart"/>
      <w:r w:rsidR="000E556E" w:rsidRPr="00BC1FE2">
        <w:rPr>
          <w:i/>
          <w:iCs/>
        </w:rPr>
        <w:t>australicum</w:t>
      </w:r>
      <w:proofErr w:type="spellEnd"/>
      <w:r w:rsidR="000E556E">
        <w:rPr>
          <w:i/>
          <w:iCs/>
        </w:rPr>
        <w:t xml:space="preserve"> </w:t>
      </w:r>
      <w:r w:rsidR="000E556E">
        <w:t>failed to be recovered, these bumps can only be considered attempts at symbiosis</w:t>
      </w:r>
      <w:r w:rsidR="00E82F15">
        <w:t xml:space="preserve"> (</w:t>
      </w:r>
      <w:proofErr w:type="gramStart"/>
      <w:r w:rsidR="00E82F15">
        <w:t>similar to</w:t>
      </w:r>
      <w:proofErr w:type="gramEnd"/>
      <w:r w:rsidR="00E82F15">
        <w:t xml:space="preserve">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1AF0607A" w:rsidR="003341BD" w:rsidRDefault="00F349B5" w:rsidP="003341BD">
      <w:pPr>
        <w:spacing w:line="360" w:lineRule="auto"/>
        <w:rPr>
          <w:b/>
          <w:bCs/>
        </w:rPr>
      </w:pPr>
      <w:r>
        <w:rPr>
          <w:b/>
          <w:bCs/>
        </w:rPr>
        <w:t xml:space="preserve">Weight </w:t>
      </w:r>
      <w:r w:rsidR="00C6786C">
        <w:rPr>
          <w:b/>
          <w:bCs/>
        </w:rPr>
        <w:t>assay</w:t>
      </w:r>
    </w:p>
    <w:p w14:paraId="2F81A843" w14:textId="0186F9B2"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7D73FF">
        <w:t>(</w:t>
      </w:r>
      <w:r w:rsidR="007D73FF" w:rsidRPr="007D73FF">
        <w:t>S4a</w:t>
      </w:r>
      <w:r w:rsidR="001D64AB" w:rsidRPr="007D73FF">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w:t>
      </w:r>
      <w:r w:rsidR="00D84A14">
        <w:t xml:space="preserve"> were uncertain</w:t>
      </w:r>
      <w:r w:rsidR="00A67D67">
        <w:t xml:space="preserve">,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6989E739" w:rsidR="001D64AB" w:rsidRPr="001D64AB" w:rsidRDefault="00C03A93" w:rsidP="001D64AB">
      <w:pPr>
        <w:spacing w:line="360" w:lineRule="auto"/>
      </w:pPr>
      <w:r>
        <w:rPr>
          <w:noProof/>
        </w:rPr>
        <w:lastRenderedPageBreak/>
        <mc:AlternateContent>
          <mc:Choice Requires="wpg">
            <w:drawing>
              <wp:anchor distT="0" distB="0" distL="114300" distR="114300" simplePos="0" relativeHeight="251701248" behindDoc="0" locked="0" layoutInCell="1" allowOverlap="0" wp14:anchorId="04822DF3" wp14:editId="2761FF12">
                <wp:simplePos x="0" y="0"/>
                <wp:positionH relativeFrom="margin">
                  <wp:posOffset>0</wp:posOffset>
                </wp:positionH>
                <wp:positionV relativeFrom="page">
                  <wp:posOffset>933450</wp:posOffset>
                </wp:positionV>
                <wp:extent cx="5932800" cy="3938400"/>
                <wp:effectExtent l="0" t="19050" r="0" b="5080"/>
                <wp:wrapTopAndBottom/>
                <wp:docPr id="1581160527" name="Group 17"/>
                <wp:cNvGraphicFramePr/>
                <a:graphic xmlns:a="http://schemas.openxmlformats.org/drawingml/2006/main">
                  <a:graphicData uri="http://schemas.microsoft.com/office/word/2010/wordprocessingGroup">
                    <wpg:wgp>
                      <wpg:cNvGrpSpPr/>
                      <wpg:grpSpPr>
                        <a:xfrm>
                          <a:off x="0" y="0"/>
                          <a:ext cx="5932800" cy="3938400"/>
                          <a:chOff x="-95250" y="0"/>
                          <a:chExt cx="5930900" cy="393700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95250" y="2609850"/>
                            <a:ext cx="5930900" cy="1327150"/>
                            <a:chOff x="-95250" y="0"/>
                            <a:chExt cx="5930900" cy="1327150"/>
                          </a:xfrm>
                        </wpg:grpSpPr>
                        <wps:wsp>
                          <wps:cNvPr id="1994579952" name="Text Box 2"/>
                          <wps:cNvSpPr txBox="1">
                            <a:spLocks noChangeArrowheads="1"/>
                          </wps:cNvSpPr>
                          <wps:spPr bwMode="auto">
                            <a:xfrm>
                              <a:off x="-95250" y="50800"/>
                              <a:ext cx="5930900" cy="1276350"/>
                            </a:xfrm>
                            <a:prstGeom prst="rect">
                              <a:avLst/>
                            </a:prstGeom>
                            <a:solidFill>
                              <a:srgbClr val="FFFFFF"/>
                            </a:solidFill>
                            <a:ln w="3175">
                              <a:noFill/>
                              <a:miter lim="800000"/>
                              <a:headEnd/>
                              <a:tailEnd/>
                            </a:ln>
                          </wps:spPr>
                          <wps:txb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L. 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6350" y="121285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4822DF3" id="Group 17" o:spid="_x0000_s1047" style="position:absolute;margin-left:0;margin-top:73.5pt;width:467.15pt;height:310.1pt;z-index:251701248;mso-position-horizontal-relative:margin;mso-position-vertical-relative:page;mso-width-relative:margin;mso-height-relative:margin" coordorigin="-952" coordsize="59309,393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&#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&#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&#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10;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&#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10;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&#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10;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&#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10;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&#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10;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&#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10;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&#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10;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&#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10;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&#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10;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&#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10;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&#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10;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&#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10;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&#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10;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&#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10;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&#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10;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&#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10;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&#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10;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10;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AAAA////////////////////////////////////////////////////////////////////&#10;////////////////////////////////////////////////////////////////////////////&#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&#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&#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&#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&#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&#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&#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&#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&#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&#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&#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&#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10;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&#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&#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&#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&#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&#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&#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&#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10;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10;AAAA////////////////////////////////////////////////////////////////////////&#10;////////////////////////////////////////////////////////////////////////////&#10;////////////AAAA////////////////////////////////////////////////////////////&#10;////////////////////////////////////////////////////////////////////////////&#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&#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10;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&#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10;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&#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10;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&#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&#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&#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7ZmADpmttv///+2ZgBmtv/////btpA6AAA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10;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&#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&#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&#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AAAAGQAAGQA&#10;AGQAAGQAAGQAAGQAAGQAAGQAAGQAAGQAAGQAAGQAAGQAAGQAAGQAAGQAAGQAAGQAAGQAAGQAAAAA&#10;////////////////////////////////////////////////////////////////////////////&#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&#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AAAAGQAAGQAAGQAAGQAAGQAAGQAAGQAAGQAAGQAAGQA&#10;AGQAAGQAAGQAAGQAAGQAAGQAAGQAAGQAAGQAAGQAAAAA////////////////////////////////&#10;////////////////////////////////////////////////////////////////////////////&#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&#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2ZgAAAAAAAAAAAAAAAAAAAAA6kNv///+2ZgAA&#10;AABmtv///////////7ZmZrb/////////////////////////////////////////////////////&#10;////////////////////////////////////////////////////////////////////////////&#10;////////////////////////////////////////////////////////////////////////////&#10;////////////////////////////////////////////////////////////////////////////&#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&#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AAAAGQAAGQAAGQAAGQAAGQAAGQAAGQAAGQAAGQAAGQAAGQAAGQAAGQAAGQAAGQA&#10;AGQAAGQAAGQAAGQAAGQAAAAA////////////////////////////////////////////////////&#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&#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AAAAGQAAGQAAGQAAGQA&#10;AGQAAGQAAGQAAGQAAGQAAGQAAGQAAGQAAGQAAGQAAGQAAGQAAGQAAGQAAGQAAGQAAAAA////////&#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&#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AAAAGQAAGQAAGQAAGQAAGQAAGQAAGQAAGQAAGQAAGQAAGQAAGQA&#10;AGQAAGQAAGQAAGQAAGQAAGQAAGQAAGQAAAAA////////////////////////////////////////&#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&#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AAAAGQA&#10;AGQAAGQAAGQAAGQAAGQAAGQAAGQAAGQAAGQAAGQAAGQAAGQAAGQAAGQAAGQAAGQAAGQAAGQAAGQA&#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&#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AAAAGQAAGQAAGQAAGQAAGQAAGQAAGQAAGQAAGQA&#10;AGQAAGQAAGQAAGQAAGQAAGQAAGQAAGQAAGQAAGQAAGQAAAAA////////////////////////////&#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9u2tra2tra229v////////////b&#10;27a22//////btmY6AAAAAABmt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AAAA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9vb2///////////&#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AAAA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5BmkN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9vb29vb29vb29vb29vb29vb29uQZjqQ2///////////&#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2Zjo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tmYAAAAAAAAAAAAAAAAAAAAAAAAAAAAAAAAAAAAAOma2&#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gAAOpDb///////bkDo6kNv/////////////tmaQ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Bmtv//////////25A6AGa2////////&#10;/////9uQZpDb////////////////////////////////////////////////////////////////&#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Bmtv////////////+2ZgA6kNv///////////+2ZjqQ2///////////////////&#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AAAAAAAAAAAAAAAAAAAAAAAAAAAAAAAAAAA&#10;AAAAAAAAAAAAAAAAAAAAAAAAAAAAAAAAAAAAAAAAAAAAAAAAAAAAAAAAAAAAAAAAAAAAAAAAAAAA&#10;AAAAAAA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tmYAADpmkLa2trbb////&#10;tmYAADpmttv////btmY6AABmtv//////////////////////////////////////////////////&#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9uQOgAAAAAAAABmtv////+2ZgAAAAAAAAAAAAAAADqQ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AAAAAAAAAAAAAAAAAAAA&#10;AAAAAAAAAAAAAAAAAAAAAAAAAAAAAAAAAAAAAAAAAAAAAAAAAAAAAAAAAAAAAAAAAAAAAAAAAAAA&#10;AAAAAAAAAAAAAAAAAAAA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9vb&#10;tpBmkLbb/////////9uQZjoAAAAAADpmt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2Z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tmY6Oma2&#10;///////////////bkGZmZmZmZmZmZmZmZmZmZmZmZmZmZmZmZmZmZjoAAAB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2ZgAAAABmtv/////////////bkDoAAAAAAAAAAAAA&#10;AAAAAAAAAAAAAAAAAAAAAAAAAABmt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7aQkLbb////////////////25A6AAA6OmZmZmZmZmZmZmZmZmZmZmZmZmZmZjoAAABmtv//&#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9uQ&#10;OjqQ2/////////////////////////////+2ZgBm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ZgBmt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bkGZm&#10;ZmZmZmZmZmZmZmZmZmZmZmZmZmZmZmZmZmZmZmZmZmZmZmZmZmZmZmZmZjoAAA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AAAAAAAAAAAAAAAAAAAAAAAAAAAAAAAAAAAAAAAAAAAAAAAAAAAAAAAAAAAA&#10;AAAAAAAAAAAAAAAAAAAAAAAAAAAAAAAAAAAAAAAAAAAAAAAAAAAAAAAA////////////////////&#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25A6AAA6ZmZmZmZmZmZmZmZmZmZmZmZmZmZmZmZmZmZmZmZmZmZmZmZmZmZmZjoAAABm&#10;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9uQOjqQ2///////////////&#10;//////////////////////////////////////+2Zg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10;////////////////////////////////////////////////////////////////////////////&#10;////////////////////////////////////////////////////////////////////////////&#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10;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10;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&#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10;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AAAAAGQAAGQAAGQAAGQAAGQAAAAAAAAAAAAAAAAAAAAAAAAAAAAAAAAAAAAAAAAAAAAAAAAA&#10;AAAAAAAAAAAAAAAAAAAAAAAAAAAAAAAAAAAAAAAAAAAAAAAAAAAAAAAAAAAAAAAAAAAAAAA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10;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&#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10;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&#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10;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10;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10;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10;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&#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10;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10;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10;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&#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10;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&#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10;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&#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10;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&#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10;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&#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AAAAAAAAAAAAAAAAAAAAAAAAAAA&#10;AAAAAAAAAAAAAAAAAAAAAAAAAAAAAAAAAAAAAAAAAAAAAAAAAAAAAAAAAAAAAAAAAAAAAAAAAAAA&#10;AAAAAAAAAAAAAAAAAAAAAAAAAAAAAAAAAAAAAAAAAAAAAAAAAAAAAAA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&#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10;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&#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10;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&#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10;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&#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10;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&#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10;////////AAAA////////////////////////////////////////////////////////////////&#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10;////////////////////////////////////////////////////AAAA////////////////////&#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10;////////////////////AAAA////////////////////////////////////////////////////&#10;////////////////////////////////////////////////////////////////////////////&#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10;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10;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&#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10;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&#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10;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&#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10;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10;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10;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10;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&#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10;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&#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10;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10;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&#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AAAAAAAAAAAAAAAAAAAAAAAAAAAAAAAAAAAAAAAAAAAAAAAAAAAAAAAAAAAAAAAAAAAAAAA&#10;AAAAAAAAAAAAAAAAAAAAAAAAAAAAAAAAAAAAAAAAAAAAAAA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&#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&#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&#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&#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&#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&#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btpBmOjoAAAAAAAAAADo6&#10;Zrbb2///////////////////////////////////////////////////////////////////////&#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10;////////////////////////////////////////////////////////////////////////////&#10;////////////////////////////////////////////////////////////////////////////&#10;////////////////////////////////////////////////////////////////////////////&#10;////////////////////////////////////////////////////////////////////////////&#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9vbtpBmZjo6OjoAAAAAAAAAADo6OjpmZpC22///&#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b&#10;tmY6AAAAAAAAAAAAAAAAAAAAAAAAAAAAAAAAAAAAAAAAOma22///////////////////////////&#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2ZjoAAAAAADo6ZmZmkLa2tra2tra2tra2tra2&#10;kJBmZmY6OgAAAAAAADqQ2///////////////////////////////////////////////////////&#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tmYAADqQttv//////////////////////////////////////////9u2ZjoAOpDb////////&#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2ZgBmtv//////////////////////&#10;/////////////////////////////9uQOg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2ZgBmtv////////////////////////////////////////////////////+2&#10;ZgBmt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10;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" o:allowoverlap="f">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left:-952;top:26098;width:59308;height:13272" coordorigin="-952" coordsize="59309,1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952;top:508;width:59308;height:1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L. 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63,12128" to="57848,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page"/>
              </v:group>
            </w:pict>
          </mc:Fallback>
        </mc:AlternateContent>
      </w:r>
      <w:r w:rsidR="001D64AB" w:rsidRPr="001D64AB">
        <w:t>Normality of data was also confirmed by</w:t>
      </w:r>
      <w:r w:rsidR="00BB5C5E">
        <w:t xml:space="preserve"> </w:t>
      </w:r>
      <w:r w:rsidR="00835B39">
        <w:t>reasonable degree of</w:t>
      </w:r>
      <w:r w:rsidR="001D64AB" w:rsidRPr="001D64AB">
        <w:t xml:space="preserve"> linearity </w:t>
      </w:r>
      <w:r w:rsidR="00835B39">
        <w:t xml:space="preserve">in </w:t>
      </w:r>
      <w:r w:rsidR="001D64AB" w:rsidRPr="001D64AB">
        <w:t xml:space="preserve">the Normal Q-Q plot </w:t>
      </w:r>
      <w:r w:rsidR="00835B39" w:rsidRPr="007D73FF">
        <w:t>(</w:t>
      </w:r>
      <w:r w:rsidR="007D73FF">
        <w:t>S4b</w:t>
      </w:r>
      <w:r w:rsidR="00835B39" w:rsidRPr="007D73FF">
        <w:t>).</w:t>
      </w:r>
    </w:p>
    <w:p w14:paraId="78237EF9" w14:textId="1B5A1F45"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 xml:space="preserve">M. </w:t>
      </w:r>
      <w:proofErr w:type="spellStart"/>
      <w:r w:rsidR="0032390B" w:rsidRPr="0032390B">
        <w:rPr>
          <w:i/>
          <w:iCs/>
        </w:rPr>
        <w:t>australicum</w:t>
      </w:r>
      <w:proofErr w:type="spellEnd"/>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t>significantly benefit its host’s biomass</w:t>
      </w:r>
      <w:r w:rsidR="00E90F6F">
        <w:t>.</w:t>
      </w:r>
      <w:r w:rsidR="0032390B" w:rsidRPr="0032390B">
        <w:t xml:space="preserve"> Thus, it appears that the bacterium was incapable of utilising </w:t>
      </w:r>
      <w:r w:rsidR="00D84A14">
        <w:t xml:space="preserve">nitrogen-fixing genes </w:t>
      </w:r>
      <w:r w:rsidR="0032390B" w:rsidRPr="0032390B">
        <w:t xml:space="preserve">of </w:t>
      </w:r>
      <w:proofErr w:type="spellStart"/>
      <w:r w:rsidR="0032390B" w:rsidRPr="0032390B">
        <w:t>ICE</w:t>
      </w:r>
      <w:r w:rsidR="00DC1E3B">
        <w:rPr>
          <w:i/>
          <w:iCs/>
        </w:rPr>
        <w:t>MI</w:t>
      </w:r>
      <w:r w:rsidR="00DC1E3B">
        <w:t>Sym</w:t>
      </w:r>
      <w:proofErr w:type="spellEnd"/>
      <w:r w:rsidR="0032390B" w:rsidRPr="0032390B">
        <w:t>.</w:t>
      </w:r>
      <w:r w:rsidR="002C26DE">
        <w:t xml:space="preserve"> </w:t>
      </w:r>
    </w:p>
    <w:p w14:paraId="68F07493" w14:textId="03592BA0" w:rsidR="00D3215B" w:rsidRPr="00685A6B" w:rsidRDefault="00D3215B" w:rsidP="00D3215B">
      <w:pPr>
        <w:spacing w:line="360" w:lineRule="auto"/>
        <w:rPr>
          <w:b/>
          <w:bCs/>
        </w:rPr>
      </w:pPr>
      <w:r w:rsidRPr="00685A6B">
        <w:rPr>
          <w:b/>
          <w:bCs/>
        </w:rPr>
        <w:t>Colony assessment</w:t>
      </w:r>
    </w:p>
    <w:p w14:paraId="6BB51F9D" w14:textId="2BBAECD7" w:rsidR="00D3215B" w:rsidRDefault="00D3215B" w:rsidP="00D3215B">
      <w:pPr>
        <w:spacing w:line="360" w:lineRule="auto"/>
      </w:pPr>
      <w:r w:rsidRPr="00685A6B">
        <w:t>All plates</w:t>
      </w:r>
      <w:r>
        <w:t xml:space="preserve"> inoculated with the nodule suspension prepared from subjects L8+2, +3 and +5 displayed bacterial growth. Each isolate possessed a similar morphology of green, irregularly shaped, wet colonies. No secondary isolates or contaminants observed, indicating a pure culture. The fact 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w:t>
      </w:r>
      <w:proofErr w:type="spellStart"/>
      <w:r w:rsidRPr="00BC1FE2">
        <w:rPr>
          <w:i/>
          <w:iCs/>
        </w:rPr>
        <w:t>australicum</w:t>
      </w:r>
      <w:proofErr w:type="spellEnd"/>
      <w:r w:rsidRPr="00154CCD">
        <w:t xml:space="preserve"> BR1</w:t>
      </w:r>
      <w:r>
        <w:t>-</w:t>
      </w:r>
      <w:r w:rsidRPr="00154CCD">
        <w:t>1</w:t>
      </w:r>
      <w:r>
        <w:t>-</w:t>
      </w:r>
      <w:r w:rsidRPr="00154CCD">
        <w:t>5xICE</w:t>
      </w:r>
      <w:r w:rsidRPr="008F0804">
        <w:rPr>
          <w:i/>
          <w:iCs/>
        </w:rPr>
        <w:t>Ml</w:t>
      </w:r>
      <w:r w:rsidRPr="008F0804">
        <w:t>Sym</w:t>
      </w:r>
      <w:r>
        <w:t xml:space="preserve">. This displays that the bacteria </w:t>
      </w:r>
      <w:proofErr w:type="gramStart"/>
      <w:r>
        <w:t>was</w:t>
      </w:r>
      <w:proofErr w:type="gramEnd"/>
      <w:r>
        <w:t xml:space="preserve"> able utilise the symbiosis genes of </w:t>
      </w:r>
      <w:proofErr w:type="spellStart"/>
      <w:r>
        <w:t>ICE</w:t>
      </w:r>
      <w:r w:rsidRPr="008F0804">
        <w:rPr>
          <w:i/>
          <w:iCs/>
        </w:rPr>
        <w:t>Ml</w:t>
      </w:r>
      <w:r w:rsidRPr="008F0804">
        <w:t>Sym</w:t>
      </w:r>
      <w:proofErr w:type="spellEnd"/>
      <w:r>
        <w:t xml:space="preserve">, at least to the extent of colonising the roots of </w:t>
      </w:r>
      <w:r w:rsidRPr="00711281">
        <w:rPr>
          <w:i/>
          <w:iCs/>
        </w:rPr>
        <w:t>L. rectus</w:t>
      </w:r>
      <w:r>
        <w:rPr>
          <w:i/>
          <w:iCs/>
        </w:rPr>
        <w:t xml:space="preserve"> </w:t>
      </w:r>
      <w:r>
        <w:t>Tas2206.</w:t>
      </w:r>
    </w:p>
    <w:p w14:paraId="33FDC1B8" w14:textId="3CFA9157" w:rsidR="00D3215B" w:rsidRDefault="00D3215B" w:rsidP="00D3215B">
      <w:pPr>
        <w:spacing w:line="360" w:lineRule="auto"/>
      </w:pPr>
      <w:r>
        <w:t xml:space="preserve">In contrast, the plates inoculated with the suspension from </w:t>
      </w:r>
      <w:r w:rsidRPr="00966F73">
        <w:rPr>
          <w:i/>
          <w:iCs/>
        </w:rPr>
        <w:t>L. australis</w:t>
      </w:r>
      <w:r w:rsidRPr="00D7749C">
        <w:t xml:space="preserve"> ID#3 </w:t>
      </w:r>
      <w:r>
        <w:t xml:space="preserve">and </w:t>
      </w:r>
      <w:r w:rsidRPr="00966F73">
        <w:rPr>
          <w:i/>
          <w:iCs/>
        </w:rPr>
        <w:t>L. uliginous</w:t>
      </w:r>
      <w:r w:rsidRPr="00D7749C">
        <w:t xml:space="preserve"> GLOC005</w:t>
      </w:r>
      <w:r>
        <w:t xml:space="preserve"> root cuttings displayed no growth. This indicates that although symbiosis initially began (as evidenced by the nodules/bumps), the plant eventually rejected the </w:t>
      </w:r>
      <w:r w:rsidRPr="00BC1FE2">
        <w:rPr>
          <w:i/>
          <w:iCs/>
        </w:rPr>
        <w:t>M</w:t>
      </w:r>
      <w:r>
        <w:rPr>
          <w:i/>
          <w:iCs/>
        </w:rPr>
        <w:t>.</w:t>
      </w:r>
      <w:r w:rsidRPr="00BC1FE2">
        <w:rPr>
          <w:i/>
          <w:iCs/>
        </w:rPr>
        <w:t xml:space="preserve"> </w:t>
      </w:r>
      <w:proofErr w:type="spellStart"/>
      <w:r w:rsidRPr="00BC1FE2">
        <w:rPr>
          <w:i/>
          <w:iCs/>
        </w:rPr>
        <w:t>australicum</w:t>
      </w:r>
      <w:proofErr w:type="spellEnd"/>
      <w:r>
        <w:rPr>
          <w:i/>
          <w:iCs/>
        </w:rPr>
        <w:t xml:space="preserve"> </w:t>
      </w:r>
      <w:r>
        <w:t xml:space="preserve">symbiont at a </w:t>
      </w:r>
    </w:p>
    <w:p w14:paraId="28FD8557" w14:textId="6B6E5DE0" w:rsidR="00D3215B" w:rsidRPr="00361254" w:rsidRDefault="00C03A93" w:rsidP="00D3215B">
      <w:pPr>
        <w:spacing w:line="360" w:lineRule="auto"/>
      </w:pPr>
      <w:r>
        <w:rPr>
          <w:noProof/>
        </w:rPr>
        <w:lastRenderedPageBreak/>
        <mc:AlternateContent>
          <mc:Choice Requires="wpg">
            <w:drawing>
              <wp:anchor distT="0" distB="0" distL="114300" distR="114300" simplePos="0" relativeHeight="251673600" behindDoc="0" locked="0" layoutInCell="1" allowOverlap="1" wp14:anchorId="144F465B" wp14:editId="173D5060">
                <wp:simplePos x="0" y="0"/>
                <wp:positionH relativeFrom="margin">
                  <wp:align>left</wp:align>
                </wp:positionH>
                <wp:positionV relativeFrom="margin">
                  <wp:posOffset>6350</wp:posOffset>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53" style="position:absolute;margin-left:0;margin-top:.5pt;width:142pt;height:279.5pt;z-index:251673600;mso-position-horizontal:left;mso-position-horizontal-relative:margin;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">
                <v:group id="_x0000_s1054"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D3215B">
        <w:t>later point during nodulation</w:t>
      </w:r>
      <w:r w:rsidR="00D3215B">
        <w:fldChar w:fldCharType="begin"/>
      </w:r>
      <w:r w:rsidR="00D3215B">
        <w:instrText xml:space="preserve"> ADDIN ZOTERO_ITEM CSL_CITATION {"citationID":"25UMqZlq","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D3215B">
        <w:fldChar w:fldCharType="separate"/>
      </w:r>
      <w:r w:rsidR="00D3215B" w:rsidRPr="00F37F44">
        <w:rPr>
          <w:vertAlign w:val="superscript"/>
        </w:rPr>
        <w:t>6</w:t>
      </w:r>
      <w:r w:rsidR="00D3215B">
        <w:fldChar w:fldCharType="end"/>
      </w:r>
      <w:r w:rsidR="00D3215B">
        <w:t xml:space="preserve">. Without the nutrients from the host plant, the bacteria died in the nodule. </w:t>
      </w:r>
    </w:p>
    <w:p w14:paraId="069421D4" w14:textId="02141AAE" w:rsidR="000D411D" w:rsidRDefault="000D411D" w:rsidP="000D411D">
      <w:pPr>
        <w:spacing w:line="360" w:lineRule="auto"/>
        <w:rPr>
          <w:b/>
          <w:bCs/>
        </w:rPr>
      </w:pPr>
      <w:r>
        <w:rPr>
          <w:b/>
          <w:bCs/>
        </w:rPr>
        <w:t>Cu MIC Assay</w:t>
      </w:r>
    </w:p>
    <w:p w14:paraId="56EE182C" w14:textId="58E632A1" w:rsidR="00BF0561" w:rsidRDefault="003755D5" w:rsidP="000D411D">
      <w:pPr>
        <w:spacing w:line="360" w:lineRule="auto"/>
      </w:pPr>
      <w:r>
        <w:rPr>
          <w:i/>
          <w:iCs/>
        </w:rPr>
        <w:t xml:space="preserve">Trial I </w:t>
      </w:r>
      <w:r>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w:t>
      </w:r>
      <w:proofErr w:type="gramStart"/>
      <w:r w:rsidR="008E236A">
        <w:t>plate, but</w:t>
      </w:r>
      <w:proofErr w:type="gramEnd"/>
      <w:r w:rsidR="008E236A">
        <w:t xml:space="preserve"> </w:t>
      </w:r>
      <w:r w:rsidR="00ED160B">
        <w:t xml:space="preserve">displayed </w:t>
      </w:r>
      <w:r w:rsidR="000449A9">
        <w:t xml:space="preserve">minimal to </w:t>
      </w:r>
      <w:r w:rsidR="00ED160B">
        <w:t xml:space="preserve">no growth on the 0.8mM and 1.0mM plates, as expected. </w:t>
      </w:r>
      <w:r w:rsidR="00E35754">
        <w:t xml:space="preserve">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315FB7C4"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 xml:space="preserve">P. </w:t>
      </w:r>
      <w:proofErr w:type="spellStart"/>
      <w:r w:rsidR="00C42DE1" w:rsidRPr="00C42DE1">
        <w:rPr>
          <w:i/>
          <w:iCs/>
        </w:rPr>
        <w:t>protegens</w:t>
      </w:r>
      <w:proofErr w:type="spellEnd"/>
      <w:r w:rsidR="00C42DE1">
        <w:t xml:space="preserve"> Pf5 displayed the greatest resistance (</w:t>
      </w:r>
      <w:r w:rsidR="0055788C">
        <w:t>MIC:</w:t>
      </w:r>
      <w:r w:rsidR="00894408">
        <w:t xml:space="preserve"> </w:t>
      </w:r>
      <w:r w:rsidR="0055788C">
        <w:t xml:space="preserve">0.6mM), followed by </w:t>
      </w:r>
      <w:r w:rsidR="00894408" w:rsidRPr="00894408">
        <w:rPr>
          <w:i/>
          <w:iCs/>
        </w:rPr>
        <w:t xml:space="preserve">P. </w:t>
      </w:r>
      <w:proofErr w:type="spellStart"/>
      <w:r w:rsidR="00894408" w:rsidRPr="00894408">
        <w:rPr>
          <w:i/>
          <w:iCs/>
        </w:rPr>
        <w:t>stutzeri</w:t>
      </w:r>
      <w:proofErr w:type="spellEnd"/>
      <w:r w:rsidR="00894408">
        <w:t xml:space="preserve"> 17</w:t>
      </w:r>
      <w:r w:rsidR="00C823E4">
        <w:t>587</w:t>
      </w:r>
      <w:r w:rsidR="00894408">
        <w:t xml:space="preserve"> and </w:t>
      </w:r>
      <w:r w:rsidR="00894408" w:rsidRPr="00894408">
        <w:rPr>
          <w:i/>
          <w:iCs/>
        </w:rPr>
        <w:t xml:space="preserve">P. </w:t>
      </w:r>
      <w:proofErr w:type="spellStart"/>
      <w:r w:rsidR="00894408" w:rsidRPr="00894408">
        <w:rPr>
          <w:i/>
          <w:iCs/>
        </w:rPr>
        <w:t>stutzeri</w:t>
      </w:r>
      <w:proofErr w:type="spellEnd"/>
      <w:r w:rsidR="00894408">
        <w:t xml:space="preserve"> Q (MIC: 0.3mM), then </w:t>
      </w:r>
      <w:r w:rsidR="00894408" w:rsidRPr="00894408">
        <w:rPr>
          <w:i/>
          <w:iCs/>
        </w:rPr>
        <w:t xml:space="preserve">P. </w:t>
      </w:r>
      <w:proofErr w:type="spellStart"/>
      <w:r w:rsidR="00894408" w:rsidRPr="00894408">
        <w:rPr>
          <w:i/>
          <w:iCs/>
        </w:rPr>
        <w:t>stutzeri</w:t>
      </w:r>
      <w:proofErr w:type="spellEnd"/>
      <w:r w:rsidR="00894408">
        <w:rPr>
          <w:i/>
          <w:iCs/>
        </w:rPr>
        <w:t xml:space="preserv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 xml:space="preserve">P. </w:t>
      </w:r>
      <w:proofErr w:type="spellStart"/>
      <w:r w:rsidR="00317DA2" w:rsidRPr="00C42DE1">
        <w:rPr>
          <w:i/>
          <w:iCs/>
        </w:rPr>
        <w:t>protegens</w:t>
      </w:r>
      <w:proofErr w:type="spellEnd"/>
      <w:r w:rsidR="00317DA2">
        <w:t xml:space="preserve"> Pf5, </w:t>
      </w:r>
      <w:r w:rsidR="00C823E4" w:rsidRPr="00894408">
        <w:rPr>
          <w:i/>
          <w:iCs/>
        </w:rPr>
        <w:t xml:space="preserve">P. </w:t>
      </w:r>
      <w:proofErr w:type="spellStart"/>
      <w:r w:rsidR="00C823E4" w:rsidRPr="00894408">
        <w:rPr>
          <w:i/>
          <w:iCs/>
        </w:rPr>
        <w:t>stutzeri</w:t>
      </w:r>
      <w:proofErr w:type="spellEnd"/>
      <w:r w:rsidR="00C823E4">
        <w:t xml:space="preserve"> 17587 and </w:t>
      </w:r>
      <w:r w:rsidR="00C823E4" w:rsidRPr="00894408">
        <w:rPr>
          <w:i/>
          <w:iCs/>
        </w:rPr>
        <w:t xml:space="preserve">P. </w:t>
      </w:r>
      <w:proofErr w:type="spellStart"/>
      <w:r w:rsidR="00C823E4" w:rsidRPr="00894408">
        <w:rPr>
          <w:i/>
          <w:iCs/>
        </w:rPr>
        <w:t>stutzeri</w:t>
      </w:r>
      <w:proofErr w:type="spellEnd"/>
      <w:r w:rsidR="00C823E4">
        <w:t xml:space="preserve"> Q </w:t>
      </w:r>
      <w:r w:rsidR="00BB03BE">
        <w:t xml:space="preserve">displayed </w:t>
      </w:r>
      <w:r w:rsidR="00C823E4">
        <w:t>MIC’s of &gt;1.0mM</w:t>
      </w:r>
      <w:r w:rsidR="00BD20E7">
        <w:t>.</w:t>
      </w:r>
      <w:r w:rsidR="00DB0B24">
        <w:t xml:space="preserve"> </w:t>
      </w:r>
      <w:r w:rsidR="00BD20E7" w:rsidRPr="00894408">
        <w:rPr>
          <w:i/>
          <w:iCs/>
        </w:rPr>
        <w:t xml:space="preserve">P. </w:t>
      </w:r>
      <w:proofErr w:type="spellStart"/>
      <w:r w:rsidR="00BD20E7" w:rsidRPr="00894408">
        <w:rPr>
          <w:i/>
          <w:iCs/>
        </w:rPr>
        <w:t>stutzeri</w:t>
      </w:r>
      <w:proofErr w:type="spellEnd"/>
      <w:r w:rsidR="00BD20E7">
        <w:rPr>
          <w:i/>
          <w:iCs/>
        </w:rPr>
        <w:t xml:space="preserve"> </w:t>
      </w:r>
      <w:r w:rsidR="00BD20E7">
        <w:t xml:space="preserve">17641 also displayed </w:t>
      </w:r>
      <w:proofErr w:type="gramStart"/>
      <w:r w:rsidR="00BD20E7">
        <w:t>MIC’s</w:t>
      </w:r>
      <w:proofErr w:type="gramEnd"/>
      <w:r w:rsidR="00BD20E7">
        <w:t xml:space="preserve"> of 1.0mM for some of its more densely concentrated patches</w:t>
      </w:r>
      <w:r w:rsidR="00322875">
        <w:t xml:space="preserve">. </w:t>
      </w:r>
      <w:r w:rsidR="00BD20E7">
        <w:t xml:space="preserve">Therefore, an error in plate preparation for </w:t>
      </w:r>
      <w:r w:rsidR="00BD20E7" w:rsidRPr="004C3EF8">
        <w:rPr>
          <w:i/>
          <w:iCs/>
        </w:rPr>
        <w:t>Trial I</w:t>
      </w:r>
      <w:r w:rsidR="00BD20E7">
        <w:t xml:space="preserve"> </w:t>
      </w:r>
      <w:r w:rsidR="004C3EF8">
        <w:t>may be partially to blame for these inconsistencies.</w:t>
      </w:r>
    </w:p>
    <w:p w14:paraId="023FDB7D" w14:textId="3E7AED18" w:rsidR="004C3EF8" w:rsidRPr="00B00282" w:rsidRDefault="004C3EF8" w:rsidP="00B25FFE">
      <w:pPr>
        <w:spacing w:line="360" w:lineRule="auto"/>
      </w:pPr>
      <w:r>
        <w:t>It should be noted that the Tr</w:t>
      </w:r>
      <w:r w:rsidR="00413389">
        <w:t>ia</w:t>
      </w:r>
      <w:r>
        <w:t xml:space="preserve">l II MIC for </w:t>
      </w:r>
      <w:r w:rsidRPr="00894408">
        <w:rPr>
          <w:i/>
          <w:iCs/>
        </w:rPr>
        <w:t xml:space="preserve">P. </w:t>
      </w:r>
      <w:proofErr w:type="spellStart"/>
      <w:r w:rsidRPr="00894408">
        <w:rPr>
          <w:i/>
          <w:iCs/>
        </w:rPr>
        <w:t>stutzeri</w:t>
      </w:r>
      <w:proofErr w:type="spellEnd"/>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 xml:space="preserve">P. </w:t>
      </w:r>
      <w:proofErr w:type="spellStart"/>
      <w:r w:rsidR="00600878" w:rsidRPr="00894408">
        <w:rPr>
          <w:i/>
          <w:iCs/>
        </w:rPr>
        <w:t>stutzeri</w:t>
      </w:r>
      <w:proofErr w:type="spellEnd"/>
      <w:r w:rsidR="00600878">
        <w:rPr>
          <w:i/>
          <w:iCs/>
        </w:rPr>
        <w:t xml:space="preserve"> </w:t>
      </w:r>
      <w:r w:rsidR="008435E9">
        <w:t xml:space="preserve">is typically distinct from many other </w:t>
      </w:r>
      <w:r w:rsidR="008435E9">
        <w:rPr>
          <w:i/>
          <w:iCs/>
        </w:rPr>
        <w:t xml:space="preserve">Pseudomonas </w:t>
      </w:r>
      <w:r w:rsidR="008435E9">
        <w:t xml:space="preserve">spp. specially due to </w:t>
      </w:r>
      <w:proofErr w:type="spellStart"/>
      <w:r w:rsidR="008435E9">
        <w:t>it’s</w:t>
      </w:r>
      <w:proofErr w:type="spellEnd"/>
      <w:r w:rsidR="008435E9">
        <w:t xml:space="preserve"> lack of fluorescent pigments</w:t>
      </w:r>
      <w:r w:rsidR="008435E9">
        <w:fldChar w:fldCharType="begin"/>
      </w:r>
      <w:r w:rsidR="00F37F44">
        <w:instrText xml:space="preserve"> ADDIN ZOTERO_ITEM CSL_CITATION {"citationID":"txWyNWYX","properties":{"formattedCitation":"\\super 9\\nosupersub{}","plainCitation":"9","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F37F44" w:rsidRPr="00F37F44">
        <w:rPr>
          <w:vertAlign w:val="superscript"/>
        </w:rPr>
        <w:t>9</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 xml:space="preserve">P. </w:t>
      </w:r>
      <w:proofErr w:type="spellStart"/>
      <w:r w:rsidR="009669F1" w:rsidRPr="00C42DE1">
        <w:rPr>
          <w:i/>
          <w:iCs/>
        </w:rPr>
        <w:t>protegens</w:t>
      </w:r>
      <w:proofErr w:type="spellEnd"/>
      <w:r w:rsidR="009669F1">
        <w:t xml:space="preserve"> Pf5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solutions for 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w:t>
      </w:r>
      <w:r w:rsidR="003767A6">
        <w:lastRenderedPageBreak/>
        <w:t xml:space="preserve">the </w:t>
      </w:r>
      <w:r w:rsidR="003767A6" w:rsidRPr="00894408">
        <w:rPr>
          <w:i/>
          <w:iCs/>
        </w:rPr>
        <w:t xml:space="preserve">P. </w:t>
      </w:r>
      <w:proofErr w:type="spellStart"/>
      <w:r w:rsidR="003767A6" w:rsidRPr="00894408">
        <w:rPr>
          <w:i/>
          <w:iCs/>
        </w:rPr>
        <w:t>stutzeri</w:t>
      </w:r>
      <w:proofErr w:type="spellEnd"/>
      <w:r w:rsidR="003767A6">
        <w:rPr>
          <w:i/>
          <w:iCs/>
        </w:rPr>
        <w:t xml:space="preserve"> </w:t>
      </w:r>
      <w:r w:rsidR="003767A6">
        <w:t>17641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assume that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17641’s true Cu MIC would be something </w:t>
      </w:r>
      <w:proofErr w:type="gramStart"/>
      <w:r w:rsidR="00540C3C">
        <w:t>similar to</w:t>
      </w:r>
      <w:proofErr w:type="gramEnd"/>
      <w:r w:rsidR="00540C3C">
        <w:t xml:space="preserve"> the other IME carrier, </w:t>
      </w:r>
      <w:r w:rsidR="00540C3C" w:rsidRPr="00894408">
        <w:rPr>
          <w:i/>
          <w:iCs/>
        </w:rPr>
        <w:t xml:space="preserve">P. </w:t>
      </w:r>
      <w:proofErr w:type="spellStart"/>
      <w:r w:rsidR="00540C3C" w:rsidRPr="00894408">
        <w:rPr>
          <w:i/>
          <w:iCs/>
        </w:rPr>
        <w:t>stutzeri</w:t>
      </w:r>
      <w:proofErr w:type="spellEnd"/>
      <w:r w:rsidR="00540C3C">
        <w:rPr>
          <w:i/>
          <w:iCs/>
        </w:rPr>
        <w:t xml:space="preserve"> </w:t>
      </w:r>
      <w:r w:rsidR="00540C3C">
        <w:t xml:space="preserve">Q, </w:t>
      </w:r>
      <w:r w:rsidR="00B00282">
        <w:t>with a 1:10</w:t>
      </w:r>
      <w:r w:rsidR="00B00282">
        <w:rPr>
          <w:vertAlign w:val="superscript"/>
        </w:rPr>
        <w:t xml:space="preserve">7 </w:t>
      </w:r>
      <w:r w:rsidR="00B00282">
        <w:t>Cu MIC od 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 xml:space="preserve">Rhizobia symbiosis rates differed between different </w:t>
      </w:r>
      <w:r w:rsidRPr="00CD680C">
        <w:rPr>
          <w:b/>
          <w:bCs/>
          <w:i/>
          <w:iCs/>
        </w:rPr>
        <w:t>Lotus</w:t>
      </w:r>
      <w:r w:rsidRPr="00CD680C">
        <w:rPr>
          <w:b/>
          <w:bCs/>
        </w:rPr>
        <w:t xml:space="preserve"> spp.</w:t>
      </w:r>
    </w:p>
    <w:p w14:paraId="4BAD01FD" w14:textId="6ADDA5C6"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ore receptive to symbiosis w</w:t>
      </w:r>
      <w:r>
        <w:t>ith</w:t>
      </w:r>
      <w:r w:rsidRPr="00A662D4">
        <w:t xml:space="preserve"> </w:t>
      </w:r>
      <w:r w:rsidRPr="00A662D4">
        <w:rPr>
          <w:i/>
          <w:iCs/>
        </w:rPr>
        <w:t xml:space="preserve">M. </w:t>
      </w:r>
      <w:proofErr w:type="spellStart"/>
      <w:r w:rsidRPr="00A662D4">
        <w:rPr>
          <w:i/>
          <w:iCs/>
        </w:rPr>
        <w:t>australicum</w:t>
      </w:r>
      <w:proofErr w:type="spellEnd"/>
      <w:r w:rsidRPr="00A662D4">
        <w:t xml:space="preserve"> BRC1-1-5xICE</w:t>
      </w:r>
      <w:r w:rsidRPr="00A662D4">
        <w:rPr>
          <w:i/>
          <w:iCs/>
        </w:rPr>
        <w:t>Ml</w:t>
      </w:r>
      <w:r w:rsidRPr="00A662D4">
        <w:t xml:space="preserve">Sym than </w:t>
      </w:r>
      <w:r w:rsidRPr="00A662D4">
        <w:rPr>
          <w:i/>
          <w:iCs/>
        </w:rPr>
        <w:t xml:space="preserve">L. </w:t>
      </w:r>
      <w:proofErr w:type="spellStart"/>
      <w:r w:rsidRPr="00A662D4">
        <w:rPr>
          <w:i/>
          <w:iCs/>
        </w:rPr>
        <w:t>autralis</w:t>
      </w:r>
      <w:proofErr w:type="spellEnd"/>
      <w:r w:rsidRPr="00A662D4">
        <w:t xml:space="preserve"> ID#3 or </w:t>
      </w:r>
      <w:r w:rsidRPr="00A662D4">
        <w:rPr>
          <w:i/>
          <w:iCs/>
        </w:rPr>
        <w:t xml:space="preserve">L. </w:t>
      </w:r>
      <w:proofErr w:type="spellStart"/>
      <w:r w:rsidRPr="00A662D4">
        <w:rPr>
          <w:i/>
          <w:iCs/>
        </w:rPr>
        <w:t>uliginosus</w:t>
      </w:r>
      <w:proofErr w:type="spellEnd"/>
      <w:r w:rsidRPr="00A662D4">
        <w:t xml:space="preserve"> GLOC005. </w:t>
      </w:r>
      <w:r>
        <w:t>This is</w:t>
      </w:r>
      <w:r w:rsidR="000E6073">
        <w:t xml:space="preserve"> reflected b</w:t>
      </w:r>
      <w:r w:rsidR="00413389">
        <w:t xml:space="preserve">y </w:t>
      </w:r>
      <w:r w:rsidR="00A924F9">
        <w:t xml:space="preserve">its higher rates </w:t>
      </w:r>
      <w:proofErr w:type="gramStart"/>
      <w:r w:rsidR="00A924F9">
        <w:t xml:space="preserve">of </w:t>
      </w:r>
      <w:r>
        <w:t xml:space="preserve"> </w:t>
      </w:r>
      <w:r w:rsidRPr="00A662D4">
        <w:t>symbiosis</w:t>
      </w:r>
      <w:proofErr w:type="gramEnd"/>
      <w:r w:rsidRPr="00A662D4">
        <w:t xml:space="preserve"> indicators (nodules and bumps)</w:t>
      </w:r>
      <w:r w:rsidR="00A924F9">
        <w:t xml:space="preserve"> (88.9%) compared to the other two species (</w:t>
      </w:r>
      <w:r w:rsidR="00DD5931">
        <w:t xml:space="preserve">55.6% and 44.4% respectively). This is further supported by the colony morphology assessment, wherein </w:t>
      </w:r>
      <w:r w:rsidR="00DD5931" w:rsidRPr="00A662D4">
        <w:rPr>
          <w:i/>
          <w:iCs/>
        </w:rPr>
        <w:t>L. rectus</w:t>
      </w:r>
      <w:r w:rsidR="00DD5931" w:rsidRPr="00A662D4">
        <w:t xml:space="preserve"> Tas2206</w:t>
      </w:r>
      <w:r w:rsidR="00DD5931">
        <w:t xml:space="preserve"> was the only plant group from which </w:t>
      </w:r>
      <w:r w:rsidR="00DD5931" w:rsidRPr="00A662D4">
        <w:rPr>
          <w:i/>
          <w:iCs/>
        </w:rPr>
        <w:t xml:space="preserve">M. </w:t>
      </w:r>
      <w:proofErr w:type="spellStart"/>
      <w:r w:rsidR="00DD5931" w:rsidRPr="00A662D4">
        <w:rPr>
          <w:i/>
          <w:iCs/>
        </w:rPr>
        <w:t>australicum</w:t>
      </w:r>
      <w:proofErr w:type="spellEnd"/>
      <w:r w:rsidR="00DD5931" w:rsidRPr="00A662D4">
        <w:t xml:space="preserve"> BRC1-1-5xICE</w:t>
      </w:r>
      <w:r w:rsidR="00DD5931" w:rsidRPr="00A662D4">
        <w:rPr>
          <w:i/>
          <w:iCs/>
        </w:rPr>
        <w:t>Ml</w:t>
      </w:r>
      <w:r w:rsidR="00DD5931" w:rsidRPr="00A662D4">
        <w:t xml:space="preserve">Sym </w:t>
      </w:r>
      <w:r w:rsidR="00DD5931">
        <w:t xml:space="preserve">was successfully recovered. </w:t>
      </w:r>
    </w:p>
    <w:p w14:paraId="473233EE" w14:textId="56C3441A" w:rsidR="00A662D4" w:rsidRPr="00A662D4" w:rsidRDefault="00DD5931" w:rsidP="00DD5931">
      <w:pPr>
        <w:spacing w:after="160" w:line="360" w:lineRule="auto"/>
      </w:pPr>
      <w:r>
        <w:t>Thes</w:t>
      </w:r>
      <w:r w:rsidR="00413389">
        <w:t>e</w:t>
      </w:r>
      <w:r>
        <w:t xml:space="preserve"> results make </w:t>
      </w:r>
      <w:r w:rsidR="00A662D4" w:rsidRPr="00A662D4">
        <w:rPr>
          <w:i/>
          <w:iCs/>
        </w:rPr>
        <w:t>L. rectus</w:t>
      </w:r>
      <w:r w:rsidR="00A662D4" w:rsidRPr="00A662D4">
        <w:t xml:space="preserve"> Tas2206 </w:t>
      </w:r>
      <w:r>
        <w:t>a</w:t>
      </w:r>
      <w:r w:rsidR="00A662D4" w:rsidRPr="00A662D4">
        <w:t xml:space="preserve"> promising species with which to </w:t>
      </w:r>
      <w:r>
        <w:t xml:space="preserve">continue </w:t>
      </w:r>
      <w:r w:rsidR="00A662D4" w:rsidRPr="00A662D4">
        <w:t xml:space="preserve">the evolutionary experiment. </w:t>
      </w:r>
      <w:r>
        <w:t xml:space="preserve">At face value, </w:t>
      </w:r>
      <w:r w:rsidR="00A662D4" w:rsidRPr="00A662D4">
        <w:rPr>
          <w:i/>
          <w:iCs/>
        </w:rPr>
        <w:t xml:space="preserve">L. </w:t>
      </w:r>
      <w:proofErr w:type="spellStart"/>
      <w:r w:rsidR="00A662D4" w:rsidRPr="00A662D4">
        <w:rPr>
          <w:i/>
          <w:iCs/>
        </w:rPr>
        <w:t>autralis</w:t>
      </w:r>
      <w:proofErr w:type="spellEnd"/>
      <w:r w:rsidR="00A662D4" w:rsidRPr="00A662D4">
        <w:t xml:space="preserve"> ID#3 and </w:t>
      </w:r>
      <w:r w:rsidR="00A662D4" w:rsidRPr="00A662D4">
        <w:rPr>
          <w:i/>
          <w:iCs/>
        </w:rPr>
        <w:t xml:space="preserve">L. </w:t>
      </w:r>
      <w:proofErr w:type="spellStart"/>
      <w:r w:rsidR="00A662D4" w:rsidRPr="00A662D4">
        <w:rPr>
          <w:i/>
          <w:iCs/>
        </w:rPr>
        <w:t>uliginosus</w:t>
      </w:r>
      <w:proofErr w:type="spellEnd"/>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proofErr w:type="gramStart"/>
      <w:r>
        <w:t>taken into account</w:t>
      </w:r>
      <w:proofErr w:type="gramEnd"/>
      <w:r w:rsidR="00A662D4" w:rsidRPr="00A662D4">
        <w:t xml:space="preserve">. While symbiosis between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 </w:t>
      </w:r>
      <w:r w:rsidR="00413389">
        <w:t xml:space="preserve">is </w:t>
      </w:r>
      <w:r w:rsidR="00A662D4" w:rsidRPr="00A662D4">
        <w:t>limited</w:t>
      </w:r>
      <w:r>
        <w:t xml:space="preserve"> in this </w:t>
      </w:r>
      <w:proofErr w:type="gramStart"/>
      <w:r>
        <w:t>particular trial</w:t>
      </w:r>
      <w:proofErr w:type="gramEnd"/>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 xml:space="preserve">is already underway. </w:t>
      </w:r>
      <w:r w:rsidR="00413389">
        <w:t xml:space="preserve">A second </w:t>
      </w:r>
      <w:r w:rsidR="00A662D4" w:rsidRPr="00A662D4">
        <w:t>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 xml:space="preserve">M. </w:t>
      </w:r>
      <w:proofErr w:type="spellStart"/>
      <w:r w:rsidR="00A662D4" w:rsidRPr="00A662D4">
        <w:rPr>
          <w:i/>
          <w:iCs/>
        </w:rPr>
        <w:t>australicum</w:t>
      </w:r>
      <w:proofErr w:type="spellEnd"/>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 xml:space="preserve">L. </w:t>
      </w:r>
      <w:proofErr w:type="spellStart"/>
      <w:r w:rsidR="0021539A" w:rsidRPr="00A662D4">
        <w:rPr>
          <w:i/>
          <w:iCs/>
        </w:rPr>
        <w:t>uliginosus</w:t>
      </w:r>
      <w:proofErr w:type="spellEnd"/>
      <w:r w:rsidR="0021539A" w:rsidRPr="00A662D4">
        <w:t xml:space="preserve"> GLOC005</w:t>
      </w:r>
      <w:r w:rsidR="0021539A">
        <w:t xml:space="preserve"> would have similar statistical benefits. </w:t>
      </w:r>
    </w:p>
    <w:p w14:paraId="6D2AEF6C" w14:textId="1A3D5E13" w:rsidR="00CE048B" w:rsidRPr="00CE048B" w:rsidRDefault="00CE048B"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P</w:t>
      </w:r>
      <w:r w:rsidRPr="00CE048B">
        <w:rPr>
          <w:rFonts w:eastAsiaTheme="minorHAnsi"/>
          <w:b/>
          <w:bCs/>
          <w:kern w:val="2"/>
          <w:lang w:eastAsia="en-US"/>
          <w14:ligatures w14:val="standardContextual"/>
        </w:rPr>
        <w:t xml:space="preserve">lants </w:t>
      </w:r>
      <w:r>
        <w:rPr>
          <w:rFonts w:eastAsiaTheme="minorHAnsi"/>
          <w:b/>
          <w:bCs/>
          <w:kern w:val="2"/>
          <w:lang w:eastAsia="en-US"/>
          <w14:ligatures w14:val="standardContextual"/>
        </w:rPr>
        <w:t xml:space="preserve">with </w:t>
      </w:r>
      <w:r w:rsidRPr="00CE048B">
        <w:rPr>
          <w:rFonts w:eastAsiaTheme="minorHAnsi"/>
          <w:b/>
          <w:bCs/>
          <w:kern w:val="2"/>
          <w:lang w:eastAsia="en-US"/>
          <w14:ligatures w14:val="standardContextual"/>
        </w:rPr>
        <w:t xml:space="preserve">symbiosis </w:t>
      </w:r>
      <w:r>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sidRPr="00CE048B">
        <w:rPr>
          <w:rFonts w:eastAsiaTheme="minorHAnsi"/>
          <w:b/>
          <w:bCs/>
          <w:kern w:val="2"/>
          <w:lang w:eastAsia="en-US"/>
          <w14:ligatures w14:val="standardContextual"/>
        </w:rPr>
        <w:t xml:space="preserve">have </w:t>
      </w:r>
      <w:r>
        <w:rPr>
          <w:rFonts w:eastAsiaTheme="minorHAnsi"/>
          <w:b/>
          <w:bCs/>
          <w:kern w:val="2"/>
          <w:lang w:eastAsia="en-US"/>
          <w14:ligatures w14:val="standardContextual"/>
        </w:rPr>
        <w:t xml:space="preserve">a </w:t>
      </w:r>
      <w:r w:rsidRPr="00CE048B">
        <w:rPr>
          <w:rFonts w:eastAsiaTheme="minorHAnsi"/>
          <w:b/>
          <w:bCs/>
          <w:kern w:val="2"/>
          <w:lang w:eastAsia="en-US"/>
          <w14:ligatures w14:val="standardContextual"/>
        </w:rPr>
        <w:t xml:space="preserve">greater </w:t>
      </w:r>
      <w:r>
        <w:rPr>
          <w:rFonts w:eastAsiaTheme="minorHAnsi"/>
          <w:b/>
          <w:bCs/>
          <w:kern w:val="2"/>
          <w:lang w:eastAsia="en-US"/>
          <w14:ligatures w14:val="standardContextual"/>
        </w:rPr>
        <w:t xml:space="preserve">dry foliage weight </w:t>
      </w:r>
      <w:r w:rsidRPr="00CE048B">
        <w:rPr>
          <w:rFonts w:eastAsiaTheme="minorHAnsi"/>
          <w:b/>
          <w:bCs/>
          <w:kern w:val="2"/>
          <w:lang w:eastAsia="en-US"/>
          <w14:ligatures w14:val="standardContextual"/>
        </w:rPr>
        <w:t xml:space="preserve">than those </w:t>
      </w:r>
      <w:r w:rsidR="002157EC">
        <w:rPr>
          <w:rFonts w:eastAsiaTheme="minorHAnsi"/>
          <w:b/>
          <w:bCs/>
          <w:kern w:val="2"/>
          <w:lang w:eastAsia="en-US"/>
          <w14:ligatures w14:val="standardContextual"/>
        </w:rPr>
        <w:t>lacking such indicators</w:t>
      </w:r>
    </w:p>
    <w:p w14:paraId="032AFC67" w14:textId="391A35BF"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t>
      </w:r>
      <w:r w:rsidR="00413389">
        <w:rPr>
          <w:rFonts w:eastAsiaTheme="minorHAnsi"/>
          <w:kern w:val="2"/>
          <w:lang w:eastAsia="en-US"/>
          <w14:ligatures w14:val="standardContextual"/>
        </w:rPr>
        <w:t xml:space="preserve">foliage </w:t>
      </w:r>
      <w:r w:rsidR="000939A6">
        <w:rPr>
          <w:rFonts w:eastAsiaTheme="minorHAnsi"/>
          <w:kern w:val="2"/>
          <w:lang w:eastAsia="en-US"/>
          <w14:ligatures w14:val="standardContextual"/>
        </w:rPr>
        <w:t xml:space="preserve">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w:t>
      </w:r>
      <w:proofErr w:type="spellStart"/>
      <w:r w:rsidR="00A90ABF" w:rsidRPr="00CE048B">
        <w:rPr>
          <w:rFonts w:eastAsiaTheme="minorHAnsi"/>
          <w:i/>
          <w:iCs/>
          <w:kern w:val="2"/>
          <w:lang w:eastAsia="en-US"/>
          <w14:ligatures w14:val="standardContextual"/>
        </w:rPr>
        <w:t>australicum</w:t>
      </w:r>
      <w:proofErr w:type="spellEnd"/>
      <w:r w:rsidR="00A90ABF" w:rsidRPr="00CE048B">
        <w:rPr>
          <w:rFonts w:eastAsiaTheme="minorHAnsi"/>
          <w:i/>
          <w:iCs/>
          <w:kern w:val="2"/>
          <w:lang w:eastAsia="en-US"/>
          <w14:ligatures w14:val="standardContextual"/>
        </w:rPr>
        <w:t xml:space="preserve">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w:t>
      </w:r>
      <w:proofErr w:type="spellStart"/>
      <w:r w:rsidRPr="00CE048B">
        <w:rPr>
          <w:rFonts w:eastAsiaTheme="minorHAnsi"/>
          <w:i/>
          <w:iCs/>
          <w:kern w:val="2"/>
          <w:lang w:eastAsia="en-US"/>
          <w14:ligatures w14:val="standardContextual"/>
        </w:rPr>
        <w:t>australicum</w:t>
      </w:r>
      <w:proofErr w:type="spellEnd"/>
      <w:r w:rsidRPr="00CE048B">
        <w:rPr>
          <w:rFonts w:eastAsiaTheme="minorHAnsi"/>
          <w:i/>
          <w:iCs/>
          <w:kern w:val="2"/>
          <w:lang w:eastAsia="en-US"/>
          <w14:ligatures w14:val="standardContextual"/>
        </w:rPr>
        <w:t xml:space="preserve">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ally considered a non-</w:t>
      </w:r>
      <w:r w:rsidRPr="00CE048B">
        <w:rPr>
          <w:rFonts w:eastAsiaTheme="minorHAnsi"/>
          <w:kern w:val="2"/>
          <w:lang w:eastAsia="en-US"/>
          <w14:ligatures w14:val="standardContextual"/>
        </w:rPr>
        <w:lastRenderedPageBreak/>
        <w:t xml:space="preserve">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8Mwpnco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00413389">
        <w:rPr>
          <w:rFonts w:eastAsiaTheme="minorHAnsi"/>
          <w:kern w:val="2"/>
          <w:lang w:eastAsia="en-US"/>
          <w14:ligatures w14:val="standardContextual"/>
        </w:rPr>
        <w:t xml:space="preserve"> I</w:t>
      </w:r>
      <w:r w:rsidRPr="00CE048B">
        <w:rPr>
          <w:rFonts w:eastAsiaTheme="minorHAnsi"/>
          <w:kern w:val="2"/>
          <w:lang w:eastAsia="en-US"/>
          <w14:ligatures w14:val="standardContextual"/>
        </w:rPr>
        <w:t xml:space="preserve">ts symbiotic properties are dependent on its ability to utilise the </w:t>
      </w:r>
      <w:r w:rsidRPr="00CE048B">
        <w:rPr>
          <w:rFonts w:eastAsiaTheme="minorHAnsi"/>
          <w:i/>
          <w:iCs/>
          <w:kern w:val="2"/>
          <w:lang w:eastAsia="en-US"/>
          <w14:ligatures w14:val="standardContextual"/>
        </w:rPr>
        <w:t xml:space="preserve">nod </w:t>
      </w:r>
      <w:r w:rsidRPr="00CE048B">
        <w:rPr>
          <w:rFonts w:eastAsiaTheme="minorHAnsi"/>
          <w:kern w:val="2"/>
          <w:lang w:eastAsia="en-US"/>
          <w14:ligatures w14:val="standardContextual"/>
        </w:rPr>
        <w:t>genes on the 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65R2tUw2","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w:t>
      </w:r>
      <w:r w:rsidR="00413389">
        <w:rPr>
          <w:rFonts w:eastAsiaTheme="minorHAnsi"/>
          <w:kern w:val="2"/>
          <w:lang w:eastAsia="en-US"/>
          <w14:ligatures w14:val="standardContextual"/>
        </w:rPr>
        <w:t>ed</w:t>
      </w:r>
      <w:r w:rsidRPr="00CE048B">
        <w:rPr>
          <w:rFonts w:eastAsiaTheme="minorHAnsi"/>
          <w:kern w:val="2"/>
          <w:lang w:eastAsia="en-US"/>
          <w14:ligatures w14:val="standardContextual"/>
        </w:rPr>
        <w:t xml:space="preserve"> to </w:t>
      </w:r>
      <w:r w:rsidR="00413389">
        <w:rPr>
          <w:rFonts w:eastAsiaTheme="minorHAnsi"/>
          <w:kern w:val="2"/>
          <w:lang w:eastAsia="en-US"/>
          <w14:ligatures w14:val="standardContextual"/>
        </w:rPr>
        <w:t>select for</w:t>
      </w:r>
      <w:r w:rsidRPr="00CE048B">
        <w:rPr>
          <w:rFonts w:eastAsiaTheme="minorHAnsi"/>
          <w:kern w:val="2"/>
          <w:lang w:eastAsia="en-US"/>
          <w14:ligatures w14:val="standardContextual"/>
        </w:rPr>
        <w:t>.</w:t>
      </w:r>
      <w:r w:rsidR="008961A6">
        <w:rPr>
          <w:rFonts w:eastAsiaTheme="minorHAnsi"/>
          <w:kern w:val="2"/>
          <w:lang w:eastAsia="en-US"/>
          <w14:ligatures w14:val="standardContextual"/>
        </w:rPr>
        <w:t xml:space="preserve"> As such, for a first round of symbiosis, such lack</w:t>
      </w:r>
      <w:r w:rsidR="00A90ABF">
        <w:rPr>
          <w:rFonts w:eastAsiaTheme="minorHAnsi"/>
          <w:kern w:val="2"/>
          <w:lang w:eastAsia="en-US"/>
          <w14:ligatures w14:val="standardContextual"/>
        </w:rPr>
        <w:t xml:space="preserve"> of significant nitrogen fixation it typical. </w:t>
      </w:r>
    </w:p>
    <w:p w14:paraId="2321AB39" w14:textId="471CD0DD"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 xml:space="preserve">L. </w:t>
      </w:r>
      <w:proofErr w:type="spellStart"/>
      <w:r w:rsidR="00CE048B" w:rsidRPr="00CE048B">
        <w:rPr>
          <w:rFonts w:eastAsiaTheme="minorHAnsi"/>
          <w:i/>
          <w:iCs/>
          <w:kern w:val="2"/>
          <w:lang w:eastAsia="en-US"/>
          <w14:ligatures w14:val="standardContextual"/>
        </w:rPr>
        <w:t>uliginosus</w:t>
      </w:r>
      <w:proofErr w:type="spellEnd"/>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in the plant cells of the nodule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g1XnLyTU","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ese </w:t>
      </w:r>
      <w:proofErr w:type="spellStart"/>
      <w:r w:rsidR="00CE048B" w:rsidRPr="00CE048B">
        <w:rPr>
          <w:rFonts w:eastAsiaTheme="minorHAnsi"/>
          <w:kern w:val="2"/>
          <w:lang w:eastAsia="en-US"/>
          <w14:ligatures w14:val="standardContextual"/>
        </w:rPr>
        <w:t>leghaemoglobins</w:t>
      </w:r>
      <w:proofErr w:type="spellEnd"/>
      <w:r w:rsidR="00CE048B" w:rsidRPr="00CE048B">
        <w:rPr>
          <w:rFonts w:eastAsiaTheme="minorHAnsi"/>
          <w:kern w:val="2"/>
          <w:lang w:eastAsia="en-US"/>
          <w14:ligatures w14:val="standardContextual"/>
        </w:rPr>
        <w:t xml:space="preserve"> are an essential component of</w:t>
      </w:r>
      <w:r w:rsidR="00413389">
        <w:rPr>
          <w:rFonts w:eastAsiaTheme="minorHAnsi"/>
          <w:kern w:val="2"/>
          <w:lang w:eastAsia="en-US"/>
          <w14:ligatures w14:val="standardContextual"/>
        </w:rPr>
        <w:t xml:space="preserve"> the</w:t>
      </w:r>
      <w:r w:rsidR="00CE048B" w:rsidRPr="00CE048B">
        <w:rPr>
          <w:rFonts w:eastAsiaTheme="minorHAnsi"/>
          <w:kern w:val="2"/>
          <w:lang w:eastAsia="en-US"/>
          <w14:ligatures w14:val="standardContextual"/>
        </w:rPr>
        <w:t xml:space="preserve"> symbiotic nitrogen fixation proces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fAj9kaTX","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attempted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w:t>
      </w:r>
      <w:r w:rsidR="00413389">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lack of red pigment is further evidence of a failure to establish successful symbiosis with this </w:t>
      </w:r>
      <w:r w:rsidR="00413389">
        <w:rPr>
          <w:rFonts w:eastAsiaTheme="minorHAnsi"/>
          <w:kern w:val="2"/>
          <w:lang w:eastAsia="en-US"/>
          <w14:ligatures w14:val="standardContextual"/>
        </w:rPr>
        <w:t>legume</w:t>
      </w:r>
      <w:r w:rsidR="00CE048B" w:rsidRPr="00CE048B">
        <w:rPr>
          <w:rFonts w:eastAsiaTheme="minorHAnsi"/>
          <w:kern w:val="2"/>
          <w:lang w:eastAsia="en-US"/>
          <w14:ligatures w14:val="standardContextual"/>
        </w:rPr>
        <w: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7437A65B" w:rsidR="00BD59E3" w:rsidRPr="00BD59E3" w:rsidRDefault="00BD59E3" w:rsidP="00BD59E3">
      <w:pPr>
        <w:spacing w:line="360" w:lineRule="auto"/>
      </w:pPr>
      <w:r w:rsidRPr="00BD59E3">
        <w:t xml:space="preserve">The results of the Cu MIC were not as expected. The IME carriers,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w:t>
      </w:r>
      <w:r w:rsidR="00DD247D">
        <w:t xml:space="preserve"> </w:t>
      </w:r>
      <w:r w:rsidRPr="00BD59E3">
        <w:t xml:space="preserve">did not display a greater Cu MIC than the negative controls, </w:t>
      </w:r>
      <w:r w:rsidRPr="00BD59E3">
        <w:rPr>
          <w:i/>
          <w:iCs/>
        </w:rPr>
        <w:t xml:space="preserve">P. </w:t>
      </w:r>
      <w:proofErr w:type="spellStart"/>
      <w:r w:rsidRPr="00BD59E3">
        <w:rPr>
          <w:i/>
          <w:iCs/>
        </w:rPr>
        <w:t>stutzeri</w:t>
      </w:r>
      <w:proofErr w:type="spellEnd"/>
      <w:r w:rsidRPr="00BD59E3">
        <w:t xml:space="preserve"> 17578 and P. </w:t>
      </w:r>
      <w:proofErr w:type="spellStart"/>
      <w:r w:rsidRPr="00BD59E3">
        <w:rPr>
          <w:i/>
          <w:iCs/>
        </w:rPr>
        <w:t>protgenens</w:t>
      </w:r>
      <w:proofErr w:type="spellEnd"/>
      <w:r w:rsidRPr="00BD59E3">
        <w:t xml:space="preserve"> Pf5. Dr Colombi had believed that the IME carried a Cu resistance gene, and thus growth on Cu would act as a reliable positive selection control. However,</w:t>
      </w:r>
      <w:r w:rsidR="00413389">
        <w:t xml:space="preserve"> as</w:t>
      </w:r>
      <w:r w:rsidRPr="00BD59E3">
        <w:t xml:space="preserve"> </w:t>
      </w:r>
      <w:r w:rsidRPr="00BD59E3">
        <w:rPr>
          <w:i/>
          <w:iCs/>
        </w:rPr>
        <w:t xml:space="preserve">P. </w:t>
      </w:r>
      <w:proofErr w:type="spellStart"/>
      <w:r w:rsidRPr="00BD59E3">
        <w:rPr>
          <w:i/>
          <w:iCs/>
        </w:rPr>
        <w:t>stutzeri</w:t>
      </w:r>
      <w:proofErr w:type="spellEnd"/>
      <w:r w:rsidRPr="00BD59E3">
        <w:t xml:space="preserve"> 17641 and </w:t>
      </w:r>
      <w:r w:rsidRPr="00BD59E3">
        <w:rPr>
          <w:i/>
          <w:iCs/>
        </w:rPr>
        <w:t xml:space="preserve">P. </w:t>
      </w:r>
      <w:proofErr w:type="spellStart"/>
      <w:r w:rsidRPr="00BD59E3">
        <w:rPr>
          <w:i/>
          <w:iCs/>
        </w:rPr>
        <w:t>stutzeri</w:t>
      </w:r>
      <w:proofErr w:type="spellEnd"/>
      <w:r w:rsidRPr="00BD59E3">
        <w:t xml:space="preserve"> Q </w:t>
      </w:r>
      <w:r w:rsidR="000030B1">
        <w:t>have been previously confirmed by Dr Colombi to</w:t>
      </w:r>
      <w:r w:rsidR="00413389">
        <w:t xml:space="preserve"> possess</w:t>
      </w:r>
      <w:r w:rsidR="000030B1">
        <w:t xml:space="preserve">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322875">
        <w:t xml:space="preserve">. </w:t>
      </w:r>
      <w:r w:rsidRPr="00BD59E3">
        <w:t>Therefore, b</w:t>
      </w:r>
      <w:r w:rsidR="008D72E2">
        <w:t>e</w:t>
      </w:r>
      <w:r w:rsidRPr="00BD59E3">
        <w:t>for</w:t>
      </w:r>
      <w:r w:rsidR="008D72E2">
        <w:t>e</w:t>
      </w:r>
      <w:r w:rsidRPr="00BD59E3">
        <w:t xml:space="preserve"> experiments involving the transmission of IME between cells can begin, a different </w:t>
      </w:r>
      <w:r w:rsidR="00413389">
        <w:t xml:space="preserve">and more reliable </w:t>
      </w:r>
      <w:r w:rsidRPr="00BD59E3">
        <w:t>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4397EC1A" w:rsidR="0051783F" w:rsidRDefault="00E35697" w:rsidP="006720C6">
      <w:pPr>
        <w:spacing w:line="360" w:lineRule="auto"/>
      </w:pPr>
      <w:r>
        <w:t xml:space="preserve">This study </w:t>
      </w:r>
      <w:r w:rsidR="003D4D6C">
        <w:t xml:space="preserve">aimed to optimise a planned evolutionary experiment </w:t>
      </w:r>
      <w:r w:rsidR="009A674C">
        <w:t xml:space="preserve">targeted at evolving </w:t>
      </w:r>
      <w:r w:rsidR="009A674C">
        <w:rPr>
          <w:i/>
          <w:iCs/>
        </w:rPr>
        <w:t xml:space="preserve">M. </w:t>
      </w:r>
      <w:proofErr w:type="spellStart"/>
      <w:r w:rsidR="009A674C">
        <w:rPr>
          <w:i/>
          <w:iCs/>
        </w:rPr>
        <w:t>australicum</w:t>
      </w:r>
      <w:proofErr w:type="spellEnd"/>
      <w:r w:rsidR="009A674C">
        <w:rPr>
          <w:i/>
          <w:iCs/>
        </w:rPr>
        <w:t xml:space="preserve">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760683" w:rsidRPr="00760683">
        <w:rPr>
          <w:i/>
          <w:iCs/>
        </w:rPr>
        <w:t>Lotus</w:t>
      </w:r>
      <w:r w:rsidR="00760683">
        <w:t xml:space="preserve"> </w:t>
      </w:r>
      <w:proofErr w:type="gramStart"/>
      <w:r w:rsidR="00760683">
        <w:t>spp.</w:t>
      </w:r>
      <w:r w:rsidR="0089116B">
        <w:t>.</w:t>
      </w:r>
      <w:proofErr w:type="gramEnd"/>
      <w:r w:rsidR="0089116B">
        <w:t xml:space="preserve"> </w:t>
      </w:r>
      <w:r w:rsidR="0089116B">
        <w:rPr>
          <w:i/>
          <w:iCs/>
        </w:rPr>
        <w:t xml:space="preserve">L. rectus </w:t>
      </w:r>
      <w:r w:rsidR="0089116B">
        <w:t xml:space="preserve">Tas2206 was most receptive to </w:t>
      </w:r>
      <w:r w:rsidR="0089116B">
        <w:rPr>
          <w:i/>
          <w:iCs/>
        </w:rPr>
        <w:t xml:space="preserve">M. </w:t>
      </w:r>
      <w:proofErr w:type="spellStart"/>
      <w:r w:rsidR="0089116B">
        <w:rPr>
          <w:i/>
          <w:iCs/>
        </w:rPr>
        <w:t>australicum</w:t>
      </w:r>
      <w:proofErr w:type="spellEnd"/>
      <w:r w:rsidR="0089116B">
        <w:rPr>
          <w:i/>
          <w:iCs/>
        </w:rPr>
        <w:t xml:space="preserve"> </w:t>
      </w:r>
      <w:r w:rsidR="0089116B">
        <w:t>BR1-1-5xICE</w:t>
      </w:r>
      <w:r w:rsidR="0089116B">
        <w:rPr>
          <w:i/>
          <w:iCs/>
        </w:rPr>
        <w:t>Ml</w:t>
      </w:r>
      <w:r w:rsidR="0089116B">
        <w:t xml:space="preserve">Sym, whereas </w:t>
      </w:r>
      <w:r w:rsidR="0089116B">
        <w:rPr>
          <w:i/>
          <w:iCs/>
        </w:rPr>
        <w:t xml:space="preserve">L. </w:t>
      </w:r>
      <w:r w:rsidR="00F31DAC">
        <w:rPr>
          <w:i/>
          <w:iCs/>
        </w:rPr>
        <w:t xml:space="preserve">australis </w:t>
      </w:r>
      <w:r w:rsidR="00F31DAC">
        <w:t xml:space="preserve">ID#3 and </w:t>
      </w:r>
      <w:r w:rsidR="00F31DAC">
        <w:rPr>
          <w:i/>
          <w:iCs/>
        </w:rPr>
        <w:t xml:space="preserve">L. </w:t>
      </w:r>
      <w:proofErr w:type="spellStart"/>
      <w:r w:rsidR="00F31DAC">
        <w:rPr>
          <w:i/>
          <w:iCs/>
        </w:rPr>
        <w:t>uliginosus</w:t>
      </w:r>
      <w:proofErr w:type="spellEnd"/>
      <w:r w:rsidR="00F31DAC">
        <w:rPr>
          <w:i/>
          <w:iCs/>
        </w:rPr>
        <w:t xml:space="preserve">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 xml:space="preserve">Tas2206 appears to be the most promising candidate with which to pursue the </w:t>
      </w:r>
      <w:r w:rsidR="006720C6">
        <w:rPr>
          <w:i/>
          <w:iCs/>
        </w:rPr>
        <w:t xml:space="preserve">M. </w:t>
      </w:r>
      <w:proofErr w:type="spellStart"/>
      <w:r w:rsidR="006720C6">
        <w:rPr>
          <w:i/>
          <w:iCs/>
        </w:rPr>
        <w:t>australicum</w:t>
      </w:r>
      <w:proofErr w:type="spellEnd"/>
      <w:r w:rsidR="006720C6">
        <w:rPr>
          <w:i/>
          <w:iCs/>
        </w:rPr>
        <w:t xml:space="preserve"> </w:t>
      </w:r>
      <w:r w:rsidR="006720C6">
        <w:t>BR1-1-5xICE</w:t>
      </w:r>
      <w:r w:rsidR="006720C6">
        <w:rPr>
          <w:i/>
          <w:iCs/>
        </w:rPr>
        <w:t>Ml</w:t>
      </w:r>
      <w:r w:rsidR="006720C6">
        <w:t>Sym evoluti</w:t>
      </w:r>
      <w:r w:rsidR="002B4085">
        <w:t>onary experiment.</w:t>
      </w:r>
    </w:p>
    <w:p w14:paraId="5E08AAF5" w14:textId="5C46A5E1" w:rsidR="002B4085" w:rsidRPr="0074387F" w:rsidRDefault="002B4085" w:rsidP="006720C6">
      <w:pPr>
        <w:spacing w:line="360" w:lineRule="auto"/>
      </w:pPr>
      <w:r>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w:t>
      </w:r>
      <w:r w:rsidR="006C2D9B">
        <w:lastRenderedPageBreak/>
        <w:t xml:space="preserve">displayed </w:t>
      </w:r>
      <w:r w:rsidR="00F9189C">
        <w:t xml:space="preserve">no </w:t>
      </w:r>
      <w:r w:rsidR="0078447D">
        <w:t>increase in Cu MIC for the positive controls. A</w:t>
      </w:r>
      <w:r w:rsidR="00F9189C">
        <w:t>s</w:t>
      </w:r>
      <w:r w:rsidR="0078447D">
        <w:t xml:space="preserve"> such, </w:t>
      </w:r>
      <w:r w:rsidR="00F9189C">
        <w:t xml:space="preserve">Cu resistance is </w:t>
      </w:r>
      <w:r w:rsidR="00E77319">
        <w:t>unreliable,</w:t>
      </w:r>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3D5E25">
        <w:rPr>
          <w:b/>
          <w:bCs/>
          <w:sz w:val="26"/>
          <w:szCs w:val="26"/>
          <w:highlight w:val="yellow"/>
        </w:rPr>
        <w:t xml:space="preserve">Data </w:t>
      </w:r>
      <w:r w:rsidR="00772595" w:rsidRPr="00772595">
        <w:rPr>
          <w:b/>
          <w:bCs/>
          <w:sz w:val="26"/>
          <w:szCs w:val="26"/>
          <w:highlight w:val="yellow"/>
        </w:rPr>
        <w:t>Availability</w:t>
      </w:r>
    </w:p>
    <w:p w14:paraId="315B1A82" w14:textId="6339CE68" w:rsidR="0051783F" w:rsidRDefault="008C6598" w:rsidP="0051783F">
      <w:pPr>
        <w:spacing w:line="360" w:lineRule="auto"/>
      </w:pPr>
      <w:r>
        <w:t xml:space="preserve">Raw notes and records from </w:t>
      </w:r>
      <w:r w:rsidR="00C818D5">
        <w:t xml:space="preserve">my lab book are available in the PDF file, titled </w:t>
      </w:r>
      <w:r w:rsidR="00C818D5" w:rsidRPr="00C818D5">
        <w:rPr>
          <w:highlight w:val="magenta"/>
        </w:rPr>
        <w:t>[TBA]</w:t>
      </w:r>
      <w:r w:rsidR="00462928">
        <w:t xml:space="preserve"> </w:t>
      </w:r>
      <w:r w:rsidR="00C818D5">
        <w:t xml:space="preserve">accompanying this report. </w:t>
      </w:r>
      <w:r w:rsidR="00D141A2">
        <w:t xml:space="preserve">Supplementary figures, primarily consisting of photos of </w:t>
      </w:r>
      <w:r w:rsidR="000A6ACA">
        <w:t xml:space="preserve">various </w:t>
      </w:r>
      <w:r w:rsidR="000A6ACA" w:rsidRPr="009B2640">
        <w:rPr>
          <w:i/>
          <w:iCs/>
        </w:rPr>
        <w:t xml:space="preserve">Lotus </w:t>
      </w:r>
      <w:r w:rsidR="000A6ACA">
        <w:t>subjects, Cu MIC assay plates, and ANOVA assumption test</w:t>
      </w:r>
      <w:r w:rsidR="00462928">
        <w:t xml:space="preserve">ing </w:t>
      </w:r>
      <w:r w:rsidR="000A6ACA">
        <w:t xml:space="preserve">are available in the Supplementary </w:t>
      </w:r>
      <w:r w:rsidR="003076E3">
        <w:t xml:space="preserve">Material </w:t>
      </w:r>
      <w:r w:rsidR="000A6ACA">
        <w:t>PDF</w:t>
      </w:r>
      <w:r w:rsidR="003076E3">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hyperlink r:id="rId19" w:history="1">
        <w:r w:rsidR="00271166" w:rsidRPr="006E7024">
          <w:rPr>
            <w:rStyle w:val="Hyperlink"/>
          </w:rPr>
          <w:t>https://github.com/isaak11salami/FOSE79</w:t>
        </w:r>
        <w:r w:rsidR="00271166" w:rsidRPr="006E7024">
          <w:rPr>
            <w:rStyle w:val="Hyperlink"/>
          </w:rPr>
          <w:t>0</w:t>
        </w:r>
        <w:r w:rsidR="00271166" w:rsidRPr="006E7024">
          <w:rPr>
            <w:rStyle w:val="Hyperlink"/>
          </w:rPr>
          <w:t>1_Placement1</w:t>
        </w:r>
      </w:hyperlink>
      <w:r w:rsidR="00271166">
        <w:t xml:space="preserve"> </w:t>
      </w:r>
    </w:p>
    <w:p w14:paraId="0F5DD6F3" w14:textId="77777777" w:rsidR="00413389" w:rsidRDefault="00413389" w:rsidP="0051783F">
      <w:pPr>
        <w:spacing w:line="360" w:lineRule="auto"/>
        <w:rPr>
          <w:b/>
          <w:bCs/>
          <w:sz w:val="26"/>
          <w:szCs w:val="26"/>
        </w:rPr>
      </w:pPr>
    </w:p>
    <w:p w14:paraId="391A5313" w14:textId="742D77E7" w:rsidR="00413389" w:rsidRPr="00413389" w:rsidRDefault="00413389" w:rsidP="0051783F">
      <w:pPr>
        <w:spacing w:line="360" w:lineRule="auto"/>
        <w:rPr>
          <w:b/>
          <w:bCs/>
          <w:sz w:val="26"/>
          <w:szCs w:val="26"/>
        </w:rPr>
      </w:pPr>
      <w:r w:rsidRPr="00E77319">
        <w:rPr>
          <w:b/>
          <w:bCs/>
          <w:sz w:val="26"/>
          <w:szCs w:val="26"/>
        </w:rPr>
        <w:t>Acknowledgements</w:t>
      </w:r>
    </w:p>
    <w:p w14:paraId="43862D98" w14:textId="31EC72AF" w:rsidR="0051783F" w:rsidRPr="009D0E73" w:rsidRDefault="009237A1" w:rsidP="0051783F">
      <w:pPr>
        <w:spacing w:line="360" w:lineRule="auto"/>
      </w:pPr>
      <w:r>
        <w:t>I</w:t>
      </w:r>
      <w:r w:rsidR="00C367F2">
        <w:t xml:space="preserve"> would like to thank </w:t>
      </w:r>
      <w:r w:rsidR="00657838">
        <w:t xml:space="preserve">my supervisor, </w:t>
      </w:r>
      <w:r w:rsidR="00C367F2">
        <w:t>Dr Elena Colombi</w:t>
      </w:r>
      <w:r w:rsidR="00657838">
        <w:t>,</w:t>
      </w:r>
      <w:r w:rsidR="00C367F2">
        <w:t xml:space="preserve"> for </w:t>
      </w:r>
      <w:r w:rsidR="000D6839">
        <w:t xml:space="preserve">their </w:t>
      </w:r>
      <w:r w:rsidR="00657838">
        <w:t>patience and guidance throughout the course of this placement</w:t>
      </w:r>
      <w:r w:rsidR="000D6839">
        <w:t>, as well as for looking over the first draft of this report and proving valuable feedback</w:t>
      </w:r>
      <w:r w:rsidR="00657838">
        <w:t xml:space="preserve">. I </w:t>
      </w:r>
      <w:r w:rsidR="00A31F6C">
        <w:t>would also like to</w:t>
      </w:r>
      <w:r w:rsidR="00E77319">
        <w:t xml:space="preserve"> thank</w:t>
      </w:r>
      <w:r w:rsidR="00A31F6C">
        <w:t xml:space="preserve"> </w:t>
      </w:r>
      <w:r w:rsidR="00A31F6C" w:rsidRPr="00D32EDB">
        <w:t>Nishadi Samarakoon</w:t>
      </w:r>
      <w:r w:rsidR="009D0E73">
        <w:t xml:space="preserve"> for letting us use her copper sensitive and copper resistant phyllo- and rhizosphere isolates in the </w:t>
      </w:r>
      <w:r w:rsidR="00307C46">
        <w:t xml:space="preserve">Cu MGY quality test. Finally, I would like to </w:t>
      </w:r>
      <w:r w:rsidR="00BF227C">
        <w:t xml:space="preserve">extend my gratitude to the entire EMMA lab for making me feel welcome and accepted, both in meetings and in the lab, </w:t>
      </w:r>
      <w:r w:rsidR="00E77319">
        <w:t xml:space="preserve">during my time with them in this placement. </w:t>
      </w:r>
    </w:p>
    <w:p w14:paraId="4F40BBAE" w14:textId="77777777" w:rsidR="00413389" w:rsidRPr="00413389" w:rsidRDefault="00413389" w:rsidP="0051783F">
      <w:pPr>
        <w:spacing w:line="360" w:lineRule="auto"/>
      </w:pPr>
    </w:p>
    <w:p w14:paraId="29B5B967" w14:textId="6C4C3B27" w:rsidR="0051783F" w:rsidRDefault="0051783F" w:rsidP="0051783F">
      <w:pPr>
        <w:spacing w:line="360" w:lineRule="auto"/>
        <w:rPr>
          <w:b/>
          <w:bCs/>
          <w:sz w:val="26"/>
          <w:szCs w:val="26"/>
        </w:rPr>
      </w:pPr>
      <w:r w:rsidRPr="0078447D">
        <w:rPr>
          <w:b/>
          <w:bCs/>
          <w:sz w:val="26"/>
          <w:szCs w:val="26"/>
        </w:rPr>
        <w:t>References</w:t>
      </w:r>
    </w:p>
    <w:p w14:paraId="1DD06168" w14:textId="77777777" w:rsidR="00F37F44" w:rsidRPr="00F37F44" w:rsidRDefault="0006597E" w:rsidP="00F37F44">
      <w:pPr>
        <w:pStyle w:val="Bibliography"/>
      </w:pPr>
      <w:r w:rsidRPr="00040D0D">
        <w:fldChar w:fldCharType="begin"/>
      </w:r>
      <w:r w:rsidR="003546B5">
        <w:instrText xml:space="preserve"> ADDIN ZOTERO_BIBL {"uncited":[],"omitted":[],"custom":[]} CSL_BIBLIOGRAPHY </w:instrText>
      </w:r>
      <w:r w:rsidRPr="00040D0D">
        <w:fldChar w:fldCharType="separate"/>
      </w:r>
      <w:r w:rsidR="00F37F44" w:rsidRPr="00F37F44">
        <w:t>1.</w:t>
      </w:r>
      <w:r w:rsidR="00F37F44" w:rsidRPr="00F37F44">
        <w:tab/>
        <w:t xml:space="preserve">Oldroyd, G. E. D. Speak, friend, and enter: signalling systems that promote beneficial symbiotic associations in plants. </w:t>
      </w:r>
      <w:r w:rsidR="00F37F44" w:rsidRPr="00F37F44">
        <w:rPr>
          <w:i/>
          <w:iCs/>
        </w:rPr>
        <w:t>Nat. Rev. Microbiol.</w:t>
      </w:r>
      <w:r w:rsidR="00F37F44" w:rsidRPr="00F37F44">
        <w:t xml:space="preserve"> </w:t>
      </w:r>
      <w:r w:rsidR="00F37F44" w:rsidRPr="00F37F44">
        <w:rPr>
          <w:b/>
          <w:bCs/>
        </w:rPr>
        <w:t>11</w:t>
      </w:r>
      <w:r w:rsidR="00F37F44" w:rsidRPr="00F37F44">
        <w:t>, 252–263 (2013).</w:t>
      </w:r>
    </w:p>
    <w:p w14:paraId="5E358F3F" w14:textId="77777777" w:rsidR="00F37F44" w:rsidRPr="00F37F44" w:rsidRDefault="00F37F44" w:rsidP="00F37F44">
      <w:pPr>
        <w:pStyle w:val="Bibliography"/>
      </w:pPr>
      <w:r w:rsidRPr="00F37F44">
        <w:t>2.</w:t>
      </w:r>
      <w:r w:rsidRPr="00F37F44">
        <w:tab/>
        <w:t xml:space="preserve">Johnson, C. M. &amp; Grossman, A. D. Integrative and Conjugative Elements (ICEs): What They Do and How They Work. </w:t>
      </w:r>
      <w:r w:rsidRPr="00F37F44">
        <w:rPr>
          <w:i/>
          <w:iCs/>
        </w:rPr>
        <w:t>Annu. Rev. Genet.</w:t>
      </w:r>
      <w:r w:rsidRPr="00F37F44">
        <w:t xml:space="preserve"> </w:t>
      </w:r>
      <w:r w:rsidRPr="00F37F44">
        <w:rPr>
          <w:b/>
          <w:bCs/>
        </w:rPr>
        <w:t>49</w:t>
      </w:r>
      <w:r w:rsidRPr="00F37F44">
        <w:t>, 577–601 (2015).</w:t>
      </w:r>
    </w:p>
    <w:p w14:paraId="47C55421" w14:textId="77777777" w:rsidR="00F37F44" w:rsidRPr="00F37F44" w:rsidRDefault="00F37F44" w:rsidP="00F37F44">
      <w:pPr>
        <w:pStyle w:val="Bibliography"/>
      </w:pPr>
      <w:r w:rsidRPr="00F37F44">
        <w:t>3.</w:t>
      </w:r>
      <w:r w:rsidRPr="00F37F44">
        <w:tab/>
        <w:t xml:space="preserve">Colombi, E. </w:t>
      </w:r>
      <w:r w:rsidRPr="00F37F44">
        <w:rPr>
          <w:i/>
          <w:iCs/>
        </w:rPr>
        <w:t>et al.</w:t>
      </w:r>
      <w:r w:rsidRPr="00F37F44">
        <w:t xml:space="preserve"> Comparative analysis of integrative and conjugative mobile genetic elements in the genus Mesorhizobium. </w:t>
      </w:r>
      <w:r w:rsidRPr="00F37F44">
        <w:rPr>
          <w:i/>
          <w:iCs/>
        </w:rPr>
        <w:t>Microb. Genomics</w:t>
      </w:r>
      <w:r w:rsidRPr="00F37F44">
        <w:t xml:space="preserve"> </w:t>
      </w:r>
      <w:r w:rsidRPr="00F37F44">
        <w:rPr>
          <w:b/>
          <w:bCs/>
        </w:rPr>
        <w:t>7</w:t>
      </w:r>
      <w:r w:rsidRPr="00F37F44">
        <w:t>, 000657 (2021).</w:t>
      </w:r>
    </w:p>
    <w:p w14:paraId="78395392" w14:textId="77777777" w:rsidR="00F37F44" w:rsidRPr="00F37F44" w:rsidRDefault="00F37F44" w:rsidP="00F37F44">
      <w:pPr>
        <w:pStyle w:val="Bibliography"/>
      </w:pPr>
      <w:r w:rsidRPr="00F37F44">
        <w:t>4.</w:t>
      </w:r>
      <w:r w:rsidRPr="00F37F44">
        <w:tab/>
        <w:t xml:space="preserve">Colombi, E. </w:t>
      </w:r>
      <w:r w:rsidRPr="00F37F44">
        <w:rPr>
          <w:i/>
          <w:iCs/>
        </w:rPr>
        <w:t>et al.</w:t>
      </w:r>
      <w:r w:rsidRPr="00F37F44">
        <w:t xml:space="preserve"> Population genomics of Australian indigenous Mesorhizobium reveals diverse nonsymbiotic genospecies capable of nitrogen-fixing symbioses following horizontal gene transfer. </w:t>
      </w:r>
      <w:r w:rsidRPr="00F37F44">
        <w:rPr>
          <w:i/>
          <w:iCs/>
        </w:rPr>
        <w:t>Microb. Genomics</w:t>
      </w:r>
      <w:r w:rsidRPr="00F37F44">
        <w:t xml:space="preserve"> </w:t>
      </w:r>
      <w:r w:rsidRPr="00F37F44">
        <w:rPr>
          <w:b/>
          <w:bCs/>
        </w:rPr>
        <w:t>9</w:t>
      </w:r>
      <w:r w:rsidRPr="00F37F44">
        <w:t>, 000918 (2023).</w:t>
      </w:r>
    </w:p>
    <w:p w14:paraId="4A480339" w14:textId="77777777" w:rsidR="00F37F44" w:rsidRPr="00F37F44" w:rsidRDefault="00F37F44" w:rsidP="00F37F44">
      <w:pPr>
        <w:pStyle w:val="Bibliography"/>
      </w:pPr>
      <w:r w:rsidRPr="00F37F44">
        <w:lastRenderedPageBreak/>
        <w:t>5.</w:t>
      </w:r>
      <w:r w:rsidRPr="00F37F44">
        <w:tab/>
        <w:t xml:space="preserve">Guédon, G., Libante, V., Coluzzi, C., Payot, S. &amp; Leblond-Bourget, N. The Obscure World of Integrative and Mobilizable Elements, Highly Widespread Elements that Pirate Bacterial Conjugative Systems. </w:t>
      </w:r>
      <w:r w:rsidRPr="00F37F44">
        <w:rPr>
          <w:i/>
          <w:iCs/>
        </w:rPr>
        <w:t>Genes</w:t>
      </w:r>
      <w:r w:rsidRPr="00F37F44">
        <w:t xml:space="preserve"> </w:t>
      </w:r>
      <w:r w:rsidRPr="00F37F44">
        <w:rPr>
          <w:b/>
          <w:bCs/>
        </w:rPr>
        <w:t>8</w:t>
      </w:r>
      <w:r w:rsidRPr="00F37F44">
        <w:t>, 337 (2017).</w:t>
      </w:r>
    </w:p>
    <w:p w14:paraId="47B06CDC" w14:textId="77777777" w:rsidR="00F37F44" w:rsidRPr="00F37F44" w:rsidRDefault="00F37F44" w:rsidP="00F37F44">
      <w:pPr>
        <w:pStyle w:val="Bibliography"/>
      </w:pPr>
      <w:r w:rsidRPr="00F37F44">
        <w:t>6.</w:t>
      </w:r>
      <w:r w:rsidRPr="00F37F44">
        <w:tab/>
        <w:t xml:space="preserve">Wang, D., Yang, S., Tang, F. &amp; Zhu, H. Symbiosis specificity in the legume – rhizobial mutualism. </w:t>
      </w:r>
      <w:r w:rsidRPr="00F37F44">
        <w:rPr>
          <w:i/>
          <w:iCs/>
        </w:rPr>
        <w:t>Cell. Microbiol.</w:t>
      </w:r>
      <w:r w:rsidRPr="00F37F44">
        <w:t xml:space="preserve"> </w:t>
      </w:r>
      <w:r w:rsidRPr="00F37F44">
        <w:rPr>
          <w:b/>
          <w:bCs/>
        </w:rPr>
        <w:t>14</w:t>
      </w:r>
      <w:r w:rsidRPr="00F37F44">
        <w:t>, 334–342 (2012).</w:t>
      </w:r>
    </w:p>
    <w:p w14:paraId="564D14E1" w14:textId="77777777" w:rsidR="00F37F44" w:rsidRPr="00F37F44" w:rsidRDefault="00F37F44" w:rsidP="00F37F44">
      <w:pPr>
        <w:pStyle w:val="Bibliography"/>
      </w:pPr>
      <w:r w:rsidRPr="00F37F44">
        <w:t>7.</w:t>
      </w:r>
      <w:r w:rsidRPr="00F37F44">
        <w:tab/>
        <w:t>Posit team. RStudio: Integrated Development Environment for R. Posit Software, PBC (2025).</w:t>
      </w:r>
    </w:p>
    <w:p w14:paraId="6626D739" w14:textId="77777777" w:rsidR="00F37F44" w:rsidRPr="00F37F44" w:rsidRDefault="00F37F44" w:rsidP="00F37F44">
      <w:pPr>
        <w:pStyle w:val="Bibliography"/>
      </w:pPr>
      <w:r w:rsidRPr="00F37F44">
        <w:t>8.</w:t>
      </w:r>
      <w:r w:rsidRPr="00F37F44">
        <w:tab/>
        <w:t>Microsoft® Excel® for Microsoft 365 MSO 64-bit. Microsoft Corporation.</w:t>
      </w:r>
    </w:p>
    <w:p w14:paraId="7B1B9D97" w14:textId="77777777" w:rsidR="00F37F44" w:rsidRPr="00F37F44" w:rsidRDefault="00F37F44" w:rsidP="00F37F44">
      <w:pPr>
        <w:pStyle w:val="Bibliography"/>
      </w:pPr>
      <w:r w:rsidRPr="00F37F44">
        <w:t>9.</w:t>
      </w:r>
      <w:r w:rsidRPr="00F37F44">
        <w:tab/>
        <w:t xml:space="preserve">Lalucat, J., Bennasar, A., Bosch, R., García-Valdés, E. &amp; Palleroni, N. J. Biology of Pseudomonas stutzeri. </w:t>
      </w:r>
      <w:r w:rsidRPr="00F37F44">
        <w:rPr>
          <w:i/>
          <w:iCs/>
        </w:rPr>
        <w:t>Microbiol. Mol. Biol. Rev.</w:t>
      </w:r>
      <w:r w:rsidRPr="00F37F44">
        <w:t xml:space="preserve"> </w:t>
      </w:r>
      <w:r w:rsidRPr="00F37F44">
        <w:rPr>
          <w:b/>
          <w:bCs/>
        </w:rPr>
        <w:t>70</w:t>
      </w:r>
      <w:r w:rsidRPr="00F37F44">
        <w:t>, 510–547 (2006).</w:t>
      </w:r>
    </w:p>
    <w:p w14:paraId="6D799BAB" w14:textId="77777777" w:rsidR="00F37F44" w:rsidRPr="00F37F44" w:rsidRDefault="00F37F44" w:rsidP="00F37F44">
      <w:pPr>
        <w:pStyle w:val="Bibliography"/>
      </w:pPr>
      <w:r w:rsidRPr="00F37F44">
        <w:t>10.</w:t>
      </w:r>
      <w:r w:rsidRPr="00F37F44">
        <w:tab/>
        <w:t xml:space="preserve">Downie, J. A. Legume Haemoglobins: Symbiotic Nitrogen Fixation Needs Bloody Nodules. </w:t>
      </w:r>
      <w:r w:rsidRPr="00F37F44">
        <w:rPr>
          <w:i/>
          <w:iCs/>
        </w:rPr>
        <w:t>Curr. Biol.</w:t>
      </w:r>
      <w:r w:rsidRPr="00F37F44">
        <w:t xml:space="preserve"> </w:t>
      </w:r>
      <w:r w:rsidRPr="00F37F44">
        <w:rPr>
          <w:b/>
          <w:bCs/>
        </w:rPr>
        <w:t>15</w:t>
      </w:r>
      <w:r w:rsidRPr="00F37F44">
        <w:t>, R196–R198 (2005).</w:t>
      </w:r>
    </w:p>
    <w:p w14:paraId="7D4361CF" w14:textId="59D368CC"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2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623424" w14:textId="77777777" w:rsidR="00B52A9E" w:rsidRDefault="00B52A9E" w:rsidP="001E5045">
      <w:r>
        <w:separator/>
      </w:r>
    </w:p>
  </w:endnote>
  <w:endnote w:type="continuationSeparator" w:id="0">
    <w:p w14:paraId="5DE623B4" w14:textId="77777777" w:rsidR="00B52A9E" w:rsidRDefault="00B52A9E"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5212E" w14:textId="77777777" w:rsidR="00B52A9E" w:rsidRDefault="00B52A9E" w:rsidP="001E5045">
      <w:r>
        <w:separator/>
      </w:r>
    </w:p>
  </w:footnote>
  <w:footnote w:type="continuationSeparator" w:id="0">
    <w:p w14:paraId="11E51ACD" w14:textId="77777777" w:rsidR="00B52A9E" w:rsidRDefault="00B52A9E"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77BC8"/>
    <w:rsid w:val="00085CBB"/>
    <w:rsid w:val="00085D9E"/>
    <w:rsid w:val="000863F5"/>
    <w:rsid w:val="0008792C"/>
    <w:rsid w:val="0009166D"/>
    <w:rsid w:val="000923E0"/>
    <w:rsid w:val="000939A6"/>
    <w:rsid w:val="000A5A05"/>
    <w:rsid w:val="000A6ACA"/>
    <w:rsid w:val="000C6368"/>
    <w:rsid w:val="000C679C"/>
    <w:rsid w:val="000C7031"/>
    <w:rsid w:val="000D411D"/>
    <w:rsid w:val="000D6839"/>
    <w:rsid w:val="000E4032"/>
    <w:rsid w:val="000E556E"/>
    <w:rsid w:val="000E6073"/>
    <w:rsid w:val="000E68D7"/>
    <w:rsid w:val="000E7174"/>
    <w:rsid w:val="000F53B3"/>
    <w:rsid w:val="000F5E38"/>
    <w:rsid w:val="00107E2C"/>
    <w:rsid w:val="001130E8"/>
    <w:rsid w:val="00117555"/>
    <w:rsid w:val="00121958"/>
    <w:rsid w:val="00123E34"/>
    <w:rsid w:val="00124F6D"/>
    <w:rsid w:val="0013120D"/>
    <w:rsid w:val="001340FA"/>
    <w:rsid w:val="001402F8"/>
    <w:rsid w:val="00141ABD"/>
    <w:rsid w:val="00147A39"/>
    <w:rsid w:val="00152A87"/>
    <w:rsid w:val="00153240"/>
    <w:rsid w:val="00154CCD"/>
    <w:rsid w:val="001601F9"/>
    <w:rsid w:val="00160914"/>
    <w:rsid w:val="001613BC"/>
    <w:rsid w:val="00162262"/>
    <w:rsid w:val="00163B43"/>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35CF9"/>
    <w:rsid w:val="002533C8"/>
    <w:rsid w:val="00255A7B"/>
    <w:rsid w:val="00271166"/>
    <w:rsid w:val="00281198"/>
    <w:rsid w:val="00284A13"/>
    <w:rsid w:val="00291E11"/>
    <w:rsid w:val="002929D2"/>
    <w:rsid w:val="00295A57"/>
    <w:rsid w:val="0029640C"/>
    <w:rsid w:val="002A3155"/>
    <w:rsid w:val="002A59A8"/>
    <w:rsid w:val="002A5D0B"/>
    <w:rsid w:val="002B19B9"/>
    <w:rsid w:val="002B4085"/>
    <w:rsid w:val="002B415A"/>
    <w:rsid w:val="002B4D71"/>
    <w:rsid w:val="002B61C4"/>
    <w:rsid w:val="002C0C3B"/>
    <w:rsid w:val="002C26DE"/>
    <w:rsid w:val="002C69D3"/>
    <w:rsid w:val="002D4EAA"/>
    <w:rsid w:val="002D5BFE"/>
    <w:rsid w:val="002E37E4"/>
    <w:rsid w:val="002E7CB6"/>
    <w:rsid w:val="002F380B"/>
    <w:rsid w:val="003076E3"/>
    <w:rsid w:val="00307C46"/>
    <w:rsid w:val="0031077F"/>
    <w:rsid w:val="00317DA2"/>
    <w:rsid w:val="003200BF"/>
    <w:rsid w:val="00322875"/>
    <w:rsid w:val="0032390B"/>
    <w:rsid w:val="00331218"/>
    <w:rsid w:val="003341BD"/>
    <w:rsid w:val="003407C8"/>
    <w:rsid w:val="00342386"/>
    <w:rsid w:val="00346E85"/>
    <w:rsid w:val="0034771C"/>
    <w:rsid w:val="003521AB"/>
    <w:rsid w:val="00352E1F"/>
    <w:rsid w:val="003546B5"/>
    <w:rsid w:val="0035528A"/>
    <w:rsid w:val="00361254"/>
    <w:rsid w:val="00375293"/>
    <w:rsid w:val="003755D5"/>
    <w:rsid w:val="003767A6"/>
    <w:rsid w:val="003845EA"/>
    <w:rsid w:val="003856A2"/>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13389"/>
    <w:rsid w:val="004217C3"/>
    <w:rsid w:val="0042188B"/>
    <w:rsid w:val="00424959"/>
    <w:rsid w:val="00424BB1"/>
    <w:rsid w:val="00427F0F"/>
    <w:rsid w:val="004441D4"/>
    <w:rsid w:val="00452A16"/>
    <w:rsid w:val="00456DB7"/>
    <w:rsid w:val="00457471"/>
    <w:rsid w:val="00457B44"/>
    <w:rsid w:val="00460E9C"/>
    <w:rsid w:val="0046139F"/>
    <w:rsid w:val="00462928"/>
    <w:rsid w:val="00462C50"/>
    <w:rsid w:val="00464137"/>
    <w:rsid w:val="00487D01"/>
    <w:rsid w:val="00490B33"/>
    <w:rsid w:val="00497D7F"/>
    <w:rsid w:val="004A1C34"/>
    <w:rsid w:val="004B0C69"/>
    <w:rsid w:val="004B4C4A"/>
    <w:rsid w:val="004C0374"/>
    <w:rsid w:val="004C04F0"/>
    <w:rsid w:val="004C1209"/>
    <w:rsid w:val="004C3EF8"/>
    <w:rsid w:val="004D5998"/>
    <w:rsid w:val="004D6DD3"/>
    <w:rsid w:val="004E4654"/>
    <w:rsid w:val="004E7C75"/>
    <w:rsid w:val="004F31FC"/>
    <w:rsid w:val="005034C1"/>
    <w:rsid w:val="00506304"/>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4403"/>
    <w:rsid w:val="005970AA"/>
    <w:rsid w:val="005A3939"/>
    <w:rsid w:val="005A7272"/>
    <w:rsid w:val="005B3502"/>
    <w:rsid w:val="005B5E30"/>
    <w:rsid w:val="005B7FBE"/>
    <w:rsid w:val="005C7FAC"/>
    <w:rsid w:val="005E0F9E"/>
    <w:rsid w:val="005E737E"/>
    <w:rsid w:val="005F348E"/>
    <w:rsid w:val="005F3B8A"/>
    <w:rsid w:val="00600878"/>
    <w:rsid w:val="00600CD8"/>
    <w:rsid w:val="0061004E"/>
    <w:rsid w:val="006155D2"/>
    <w:rsid w:val="00624D46"/>
    <w:rsid w:val="00625902"/>
    <w:rsid w:val="00627300"/>
    <w:rsid w:val="006340BE"/>
    <w:rsid w:val="0063503F"/>
    <w:rsid w:val="00635888"/>
    <w:rsid w:val="006405FC"/>
    <w:rsid w:val="00644C75"/>
    <w:rsid w:val="00657838"/>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16262"/>
    <w:rsid w:val="007275E3"/>
    <w:rsid w:val="00732993"/>
    <w:rsid w:val="00733B00"/>
    <w:rsid w:val="00736A08"/>
    <w:rsid w:val="0074387F"/>
    <w:rsid w:val="0074424B"/>
    <w:rsid w:val="00747C8F"/>
    <w:rsid w:val="00760683"/>
    <w:rsid w:val="00765166"/>
    <w:rsid w:val="00766F64"/>
    <w:rsid w:val="007720B6"/>
    <w:rsid w:val="00772595"/>
    <w:rsid w:val="00783ED4"/>
    <w:rsid w:val="0078447D"/>
    <w:rsid w:val="0079319C"/>
    <w:rsid w:val="007A1176"/>
    <w:rsid w:val="007B33BC"/>
    <w:rsid w:val="007C1685"/>
    <w:rsid w:val="007C3563"/>
    <w:rsid w:val="007C39AE"/>
    <w:rsid w:val="007C7560"/>
    <w:rsid w:val="007C772F"/>
    <w:rsid w:val="007D02D7"/>
    <w:rsid w:val="007D03B6"/>
    <w:rsid w:val="007D2C9C"/>
    <w:rsid w:val="007D2E72"/>
    <w:rsid w:val="007D73FF"/>
    <w:rsid w:val="007E40CE"/>
    <w:rsid w:val="007E566D"/>
    <w:rsid w:val="007E6148"/>
    <w:rsid w:val="007E7863"/>
    <w:rsid w:val="007F17C8"/>
    <w:rsid w:val="007F1FF8"/>
    <w:rsid w:val="007F218A"/>
    <w:rsid w:val="007F394B"/>
    <w:rsid w:val="00801FB7"/>
    <w:rsid w:val="008049AD"/>
    <w:rsid w:val="00813F64"/>
    <w:rsid w:val="0081580E"/>
    <w:rsid w:val="00827140"/>
    <w:rsid w:val="0083467E"/>
    <w:rsid w:val="00835B39"/>
    <w:rsid w:val="00840B86"/>
    <w:rsid w:val="008422EE"/>
    <w:rsid w:val="00842308"/>
    <w:rsid w:val="008435E9"/>
    <w:rsid w:val="008442E0"/>
    <w:rsid w:val="00844AC5"/>
    <w:rsid w:val="00847184"/>
    <w:rsid w:val="008507E4"/>
    <w:rsid w:val="008509F6"/>
    <w:rsid w:val="00861C6C"/>
    <w:rsid w:val="0086213E"/>
    <w:rsid w:val="00865290"/>
    <w:rsid w:val="008705FF"/>
    <w:rsid w:val="00881407"/>
    <w:rsid w:val="00881DED"/>
    <w:rsid w:val="00885972"/>
    <w:rsid w:val="00887F58"/>
    <w:rsid w:val="0089116B"/>
    <w:rsid w:val="00894408"/>
    <w:rsid w:val="008961A6"/>
    <w:rsid w:val="008965DC"/>
    <w:rsid w:val="008A10A6"/>
    <w:rsid w:val="008A70D8"/>
    <w:rsid w:val="008B21C7"/>
    <w:rsid w:val="008B533B"/>
    <w:rsid w:val="008B719F"/>
    <w:rsid w:val="008B79EC"/>
    <w:rsid w:val="008C6598"/>
    <w:rsid w:val="008D11C4"/>
    <w:rsid w:val="008D1981"/>
    <w:rsid w:val="008D4497"/>
    <w:rsid w:val="008D5E50"/>
    <w:rsid w:val="008D72E2"/>
    <w:rsid w:val="008D7916"/>
    <w:rsid w:val="008E1D1E"/>
    <w:rsid w:val="008E236A"/>
    <w:rsid w:val="008E42BC"/>
    <w:rsid w:val="008E746B"/>
    <w:rsid w:val="008F0804"/>
    <w:rsid w:val="008F3FDF"/>
    <w:rsid w:val="0090212F"/>
    <w:rsid w:val="009030BC"/>
    <w:rsid w:val="00915561"/>
    <w:rsid w:val="00922ACB"/>
    <w:rsid w:val="0092355B"/>
    <w:rsid w:val="009237A1"/>
    <w:rsid w:val="00940A8D"/>
    <w:rsid w:val="009464EA"/>
    <w:rsid w:val="009551B3"/>
    <w:rsid w:val="009646FC"/>
    <w:rsid w:val="00965503"/>
    <w:rsid w:val="009669F1"/>
    <w:rsid w:val="00966F73"/>
    <w:rsid w:val="00985102"/>
    <w:rsid w:val="009909B8"/>
    <w:rsid w:val="0099302A"/>
    <w:rsid w:val="009956E4"/>
    <w:rsid w:val="009A011B"/>
    <w:rsid w:val="009A3097"/>
    <w:rsid w:val="009A674C"/>
    <w:rsid w:val="009B0130"/>
    <w:rsid w:val="009B0A48"/>
    <w:rsid w:val="009B2640"/>
    <w:rsid w:val="009B2F71"/>
    <w:rsid w:val="009D0E73"/>
    <w:rsid w:val="009D1EFC"/>
    <w:rsid w:val="009D7B8C"/>
    <w:rsid w:val="009E3AB9"/>
    <w:rsid w:val="009F2EE8"/>
    <w:rsid w:val="00A02D34"/>
    <w:rsid w:val="00A152CC"/>
    <w:rsid w:val="00A1547F"/>
    <w:rsid w:val="00A16759"/>
    <w:rsid w:val="00A22941"/>
    <w:rsid w:val="00A303A0"/>
    <w:rsid w:val="00A31F6C"/>
    <w:rsid w:val="00A40A9D"/>
    <w:rsid w:val="00A47684"/>
    <w:rsid w:val="00A537BC"/>
    <w:rsid w:val="00A662D4"/>
    <w:rsid w:val="00A66DA7"/>
    <w:rsid w:val="00A67D67"/>
    <w:rsid w:val="00A70DA7"/>
    <w:rsid w:val="00A83DD8"/>
    <w:rsid w:val="00A846E7"/>
    <w:rsid w:val="00A90ABF"/>
    <w:rsid w:val="00A91150"/>
    <w:rsid w:val="00A924F9"/>
    <w:rsid w:val="00AA168F"/>
    <w:rsid w:val="00AA2620"/>
    <w:rsid w:val="00AB020F"/>
    <w:rsid w:val="00AB4184"/>
    <w:rsid w:val="00AB4FAC"/>
    <w:rsid w:val="00AC1F59"/>
    <w:rsid w:val="00AC3F69"/>
    <w:rsid w:val="00AC540F"/>
    <w:rsid w:val="00AC60DF"/>
    <w:rsid w:val="00AE57C8"/>
    <w:rsid w:val="00AE7923"/>
    <w:rsid w:val="00AF20C1"/>
    <w:rsid w:val="00AF39C2"/>
    <w:rsid w:val="00AF5158"/>
    <w:rsid w:val="00AF7E46"/>
    <w:rsid w:val="00B00282"/>
    <w:rsid w:val="00B03927"/>
    <w:rsid w:val="00B05E0D"/>
    <w:rsid w:val="00B05F68"/>
    <w:rsid w:val="00B100B4"/>
    <w:rsid w:val="00B25FFE"/>
    <w:rsid w:val="00B3773F"/>
    <w:rsid w:val="00B37D29"/>
    <w:rsid w:val="00B52A9E"/>
    <w:rsid w:val="00B57E67"/>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0D3A"/>
    <w:rsid w:val="00BE10AE"/>
    <w:rsid w:val="00BE1F00"/>
    <w:rsid w:val="00BF0561"/>
    <w:rsid w:val="00BF227C"/>
    <w:rsid w:val="00BF289A"/>
    <w:rsid w:val="00BF35EA"/>
    <w:rsid w:val="00C03A93"/>
    <w:rsid w:val="00C056CF"/>
    <w:rsid w:val="00C05874"/>
    <w:rsid w:val="00C20E60"/>
    <w:rsid w:val="00C22BA0"/>
    <w:rsid w:val="00C25EB2"/>
    <w:rsid w:val="00C2680F"/>
    <w:rsid w:val="00C30BEB"/>
    <w:rsid w:val="00C33D33"/>
    <w:rsid w:val="00C367F2"/>
    <w:rsid w:val="00C3712C"/>
    <w:rsid w:val="00C4161A"/>
    <w:rsid w:val="00C42C6E"/>
    <w:rsid w:val="00C42DE1"/>
    <w:rsid w:val="00C45A00"/>
    <w:rsid w:val="00C505BB"/>
    <w:rsid w:val="00C50765"/>
    <w:rsid w:val="00C51F7B"/>
    <w:rsid w:val="00C54E54"/>
    <w:rsid w:val="00C631B6"/>
    <w:rsid w:val="00C6786C"/>
    <w:rsid w:val="00C73233"/>
    <w:rsid w:val="00C73625"/>
    <w:rsid w:val="00C818D5"/>
    <w:rsid w:val="00C823E4"/>
    <w:rsid w:val="00C90D7D"/>
    <w:rsid w:val="00C96FD0"/>
    <w:rsid w:val="00C97041"/>
    <w:rsid w:val="00CA4757"/>
    <w:rsid w:val="00CA7969"/>
    <w:rsid w:val="00CB50D7"/>
    <w:rsid w:val="00CB6D39"/>
    <w:rsid w:val="00CC0D6E"/>
    <w:rsid w:val="00CC48E9"/>
    <w:rsid w:val="00CC71CA"/>
    <w:rsid w:val="00CC7D66"/>
    <w:rsid w:val="00CD2CCD"/>
    <w:rsid w:val="00CD669F"/>
    <w:rsid w:val="00CD680C"/>
    <w:rsid w:val="00CE048B"/>
    <w:rsid w:val="00CE57D7"/>
    <w:rsid w:val="00D01596"/>
    <w:rsid w:val="00D016AD"/>
    <w:rsid w:val="00D03B79"/>
    <w:rsid w:val="00D04014"/>
    <w:rsid w:val="00D13503"/>
    <w:rsid w:val="00D141A2"/>
    <w:rsid w:val="00D3215B"/>
    <w:rsid w:val="00D32EDB"/>
    <w:rsid w:val="00D34E35"/>
    <w:rsid w:val="00D40369"/>
    <w:rsid w:val="00D4178E"/>
    <w:rsid w:val="00D41C9B"/>
    <w:rsid w:val="00D45E51"/>
    <w:rsid w:val="00D50BE9"/>
    <w:rsid w:val="00D60E33"/>
    <w:rsid w:val="00D63938"/>
    <w:rsid w:val="00D7749C"/>
    <w:rsid w:val="00D816D6"/>
    <w:rsid w:val="00D84949"/>
    <w:rsid w:val="00D84A14"/>
    <w:rsid w:val="00D93607"/>
    <w:rsid w:val="00D947C2"/>
    <w:rsid w:val="00DA32B5"/>
    <w:rsid w:val="00DA5CF1"/>
    <w:rsid w:val="00DB0B24"/>
    <w:rsid w:val="00DB2380"/>
    <w:rsid w:val="00DC0B78"/>
    <w:rsid w:val="00DC1E3B"/>
    <w:rsid w:val="00DD247D"/>
    <w:rsid w:val="00DD5931"/>
    <w:rsid w:val="00DD63D1"/>
    <w:rsid w:val="00DE3087"/>
    <w:rsid w:val="00DE573F"/>
    <w:rsid w:val="00DF5880"/>
    <w:rsid w:val="00E00BD0"/>
    <w:rsid w:val="00E015FB"/>
    <w:rsid w:val="00E016EC"/>
    <w:rsid w:val="00E1254B"/>
    <w:rsid w:val="00E148FE"/>
    <w:rsid w:val="00E163BA"/>
    <w:rsid w:val="00E35697"/>
    <w:rsid w:val="00E35754"/>
    <w:rsid w:val="00E4311C"/>
    <w:rsid w:val="00E47B3D"/>
    <w:rsid w:val="00E5583B"/>
    <w:rsid w:val="00E57558"/>
    <w:rsid w:val="00E63EA4"/>
    <w:rsid w:val="00E6561A"/>
    <w:rsid w:val="00E75501"/>
    <w:rsid w:val="00E77319"/>
    <w:rsid w:val="00E82F15"/>
    <w:rsid w:val="00E850C8"/>
    <w:rsid w:val="00E90F6F"/>
    <w:rsid w:val="00E911B0"/>
    <w:rsid w:val="00E919C8"/>
    <w:rsid w:val="00E91E17"/>
    <w:rsid w:val="00E9492A"/>
    <w:rsid w:val="00E95298"/>
    <w:rsid w:val="00E96221"/>
    <w:rsid w:val="00EA2C26"/>
    <w:rsid w:val="00EB2ADA"/>
    <w:rsid w:val="00EB3B53"/>
    <w:rsid w:val="00EB4A70"/>
    <w:rsid w:val="00ED14E1"/>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37F44"/>
    <w:rsid w:val="00F44A1F"/>
    <w:rsid w:val="00F5131E"/>
    <w:rsid w:val="00F53703"/>
    <w:rsid w:val="00F569B2"/>
    <w:rsid w:val="00F62780"/>
    <w:rsid w:val="00F63071"/>
    <w:rsid w:val="00F66E13"/>
    <w:rsid w:val="00F66F7B"/>
    <w:rsid w:val="00F67574"/>
    <w:rsid w:val="00F743E3"/>
    <w:rsid w:val="00F80094"/>
    <w:rsid w:val="00F81829"/>
    <w:rsid w:val="00F87358"/>
    <w:rsid w:val="00F9189C"/>
    <w:rsid w:val="00F918EB"/>
    <w:rsid w:val="00F926E3"/>
    <w:rsid w:val="00FA0899"/>
    <w:rsid w:val="00FB516A"/>
    <w:rsid w:val="00FC0BDF"/>
    <w:rsid w:val="00FD14A8"/>
    <w:rsid w:val="00FD42B5"/>
    <w:rsid w:val="00FD5A7A"/>
    <w:rsid w:val="00FE0754"/>
    <w:rsid w:val="00FE185C"/>
    <w:rsid w:val="00FE5A6B"/>
    <w:rsid w:val="00FF50AE"/>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 w:type="character" w:styleId="Hyperlink">
    <w:name w:val="Hyperlink"/>
    <w:basedOn w:val="DefaultParagraphFont"/>
    <w:uiPriority w:val="99"/>
    <w:unhideWhenUsed/>
    <w:rsid w:val="00271166"/>
    <w:rPr>
      <w:color w:val="467886" w:themeColor="hyperlink"/>
      <w:u w:val="single"/>
    </w:rPr>
  </w:style>
  <w:style w:type="character" w:styleId="UnresolvedMention">
    <w:name w:val="Unresolved Mention"/>
    <w:basedOn w:val="DefaultParagraphFont"/>
    <w:uiPriority w:val="99"/>
    <w:semiHidden/>
    <w:unhideWhenUsed/>
    <w:rsid w:val="00271166"/>
    <w:rPr>
      <w:color w:val="605E5C"/>
      <w:shd w:val="clear" w:color="auto" w:fill="E1DFDD"/>
    </w:rPr>
  </w:style>
  <w:style w:type="character" w:styleId="FollowedHyperlink">
    <w:name w:val="FollowedHyperlink"/>
    <w:basedOn w:val="DefaultParagraphFont"/>
    <w:uiPriority w:val="99"/>
    <w:semiHidden/>
    <w:unhideWhenUsed/>
    <w:rsid w:val="0027116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24623454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426003238">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yperlink" Target="https://github.com/isaak11salami/FOSE7901_Placement1"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80</TotalTime>
  <Pages>14</Pages>
  <Words>11434</Words>
  <Characters>65177</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559</cp:revision>
  <dcterms:created xsi:type="dcterms:W3CDTF">2025-04-04T08:02:00Z</dcterms:created>
  <dcterms:modified xsi:type="dcterms:W3CDTF">2025-04-1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D4EbmP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